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6609B5DC"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36606E19"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3E732A09" w14:textId="77777777" w:rsidR="007F6EB7" w:rsidRPr="003C3342" w:rsidRDefault="007F6EB7" w:rsidP="007F6EB7">
      <w:r w:rsidRPr="003C3342">
        <w:lastRenderedPageBreak/>
        <w:t xml:space="preserve">[general comment: these are all at some level costs of sex -- at face value, a selfing or apomictic species would not need to produce any surplus ovules, plus would not need showy flowers -- accessory costs would be strictly fruit and seed-coat structures for successfully-provisioned seeds] </w:t>
      </w:r>
    </w:p>
    <w:p w14:paraId="74558E13" w14:textId="2DBFD02A" w:rsidR="000E3A12" w:rsidRPr="003C3342" w:rsidRDefault="007444C4" w:rsidP="003C3342">
      <w:pPr>
        <w:pStyle w:val="Heading1"/>
        <w:rPr>
          <w:rFonts w:cs="Times New Roman"/>
        </w:rPr>
      </w:pPr>
      <w:r>
        <w:rPr>
          <w:rFonts w:cs="Times New Roman"/>
        </w:rPr>
        <w:t xml:space="preserve"> </w:t>
      </w:r>
      <w:r w:rsidR="003C3342">
        <w:rPr>
          <w:rFonts w:cs="Times New Roman"/>
        </w:rPr>
        <w:t>Abstract</w:t>
      </w:r>
    </w:p>
    <w:p w14:paraId="50A97474" w14:textId="58A4778B"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divided into investment up to the point of pollination (pollen-attraction costs) versus investment in the seed and packaging and dispersal tissues (provisioning costs). Each of these pools can be further divided into energy invested in tissues associated with ovules that progress to mature seeds (success costs) versus tissues that are aborted along the developmental traje</w:t>
      </w:r>
      <w:r w:rsidR="00802465">
        <w:t xml:space="preserve">ctory (discarded tissue costs). 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tenfold 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flower mass”.</w:t>
      </w:r>
    </w:p>
    <w:p w14:paraId="4A478953" w14:textId="5C55A37C" w:rsidR="00B24B98" w:rsidRDefault="00B24B98" w:rsidP="00B24B98"/>
    <w:p w14:paraId="7A15B745" w14:textId="096205DA" w:rsidR="00262A45" w:rsidRDefault="00802465" w:rsidP="00262A45">
      <w:r>
        <w:lastRenderedPageBreak/>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w:t>
      </w:r>
      <w:r w:rsidR="00982EE2">
        <w:t>that a given</w:t>
      </w:r>
      <w:r>
        <w:t xml:space="preserve"> reproductive energy pool that </w:t>
      </w:r>
      <w:r w:rsidR="00262A45">
        <w:t xml:space="preserve">will </w:t>
      </w:r>
      <w:r>
        <w:t xml:space="preserve">be divvied </w:t>
      </w:r>
      <w:r w:rsidR="00262A45">
        <w:t>into different tissue masses and counts across species</w:t>
      </w:r>
      <w:r>
        <w:t>.</w:t>
      </w:r>
      <w:r w:rsidR="00B24B98">
        <w:t xml:space="preserve"> As a result of these trade-offs, species should display coordinated shifts in floral construction costs, seedset and seed size, reflecting alternate strategies to maximize fitness. Since large-seeded species will mature relatively few seeds</w:t>
      </w:r>
      <w:r w:rsidR="00BB7229">
        <w:t xml:space="preserve"> and each seed will require a high investment in packaging and dispersal tissues</w:t>
      </w:r>
      <w:r w:rsidR="00B24B98">
        <w:t xml:space="preserve">, they 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1285DDD"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0B50E7">
        <w:rPr>
          <w:rFonts w:cs="Times New Roman"/>
        </w:rPr>
        <w:t xml:space="preserve">(Obeso 2004; Hirayama </w:t>
      </w:r>
      <w:r w:rsidRPr="000B50E7">
        <w:rPr>
          <w:rFonts w:cs="Times New Roman"/>
          <w:i/>
          <w:iCs/>
        </w:rPr>
        <w:t>et al.</w:t>
      </w:r>
      <w:r w:rsidRPr="000B50E7">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w:t>
      </w:r>
      <w:r w:rsidR="00210508" w:rsidRPr="003C3342">
        <w:lastRenderedPageBreak/>
        <w:t xml:space="preserve">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181612" w:rsidRPr="00181612">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181612" w:rsidRPr="00181612">
        <w:rPr>
          <w:rFonts w:cs="Times New Roman"/>
        </w:rPr>
        <w:t xml:space="preserve">(Stephenson 1981; Wiens 1984; Sutherland 1986; Knight </w:t>
      </w:r>
      <w:r w:rsidR="00181612" w:rsidRPr="00181612">
        <w:rPr>
          <w:rFonts w:cs="Times New Roman"/>
          <w:i/>
          <w:iCs/>
        </w:rPr>
        <w:t>et al.</w:t>
      </w:r>
      <w:r w:rsidR="00181612" w:rsidRPr="00181612">
        <w:rPr>
          <w:rFonts w:cs="Times New Roman"/>
        </w:rPr>
        <w:t xml:space="preserve"> 2005; Rosenheim </w:t>
      </w:r>
      <w:r w:rsidR="00181612" w:rsidRPr="00181612">
        <w:rPr>
          <w:rFonts w:cs="Times New Roman"/>
          <w:i/>
          <w:iCs/>
        </w:rPr>
        <w:t>et al.</w:t>
      </w:r>
      <w:r w:rsidR="00181612" w:rsidRPr="00181612">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0B349F7B"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a </w:t>
      </w:r>
      <w:r w:rsidR="0018528B" w:rsidRPr="003C3342">
        <w:rPr>
          <w:i/>
        </w:rPr>
        <w:t xml:space="preserve">per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D92111" w:rsidRPr="00D92111">
        <w:t>terms</w:t>
      </w:r>
      <w:r w:rsidR="00D92111">
        <w:rPr>
          <w:i/>
        </w:rPr>
        <w:t xml:space="preserve"> </w:t>
      </w:r>
      <w:r w:rsidR="004D5B90">
        <w:t>high-lighted in red in Figure 1</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77289A" w14:textId="727A2BFB" w:rsidR="00F51CF7" w:rsidRDefault="00F51CF7" w:rsidP="00F51CF7">
      <w:r w:rsidRPr="00C94EFD">
        <w:lastRenderedPageBreak/>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ithout showy petals insects would not be attracted to the stamens and stigma, without sepals the developing bud would not be protected, 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 xml:space="preserve">to capitalize on stochastic variation in pollen availability, pollen quality, and resource availability to mature fertilized ovules </w:t>
      </w:r>
      <w:r w:rsidRPr="003C3342">
        <w:fldChar w:fldCharType="begin"/>
      </w:r>
      <w:r w:rsidR="00597EF7">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597EF7">
        <w:rPr>
          <w:rFonts w:ascii="Cambria Math" w:hAnsi="Cambria Math" w:cs="Cambria Math"/>
        </w:rPr>
        <w:instrText>‐</w:instrText>
      </w:r>
      <w:r w:rsidR="00597EF7">
        <w:instrText>Westoby model revisited.","container-title":"The American Naturalist","page":"400-404","volume":"171","issue":"3","source":"JSTOR","abstract":"Abstract: The Haig</w:instrText>
      </w:r>
      <w:r w:rsidR="00597EF7">
        <w:rPr>
          <w:rFonts w:ascii="Cambria Math" w:hAnsi="Cambria Math" w:cs="Cambria Math"/>
        </w:rPr>
        <w:instrText>‐</w:instrText>
      </w:r>
      <w:r w:rsidR="00597EF7">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97EF7">
        <w:rPr>
          <w:rFonts w:ascii="Cambria Math" w:hAnsi="Cambria Math" w:cs="Cambria Math"/>
        </w:rPr>
        <w:instrText>‐</w:instrText>
      </w:r>
      <w:r w:rsidR="00597EF7">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97EF7">
        <w:rPr>
          <w:rFonts w:ascii="Cambria Math" w:hAnsi="Cambria Math" w:cs="Cambria Math"/>
        </w:rPr>
        <w:instrText>‐</w:instrText>
      </w:r>
      <w:r w:rsidR="00597EF7">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97EF7">
        <w:rPr>
          <w:rFonts w:ascii="Cambria Math" w:hAnsi="Cambria Math" w:cs="Cambria Math"/>
        </w:rPr>
        <w:instrText>‐</w:instrText>
      </w:r>
      <w:r w:rsidR="00597EF7">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00597EF7" w:rsidRPr="00597EF7">
        <w:rPr>
          <w:rFonts w:cs="Times New Roman"/>
        </w:rPr>
        <w:t xml:space="preserve">(Bierzychudek 1981; Stephenson 1981; Sutherland 1986; Burd 1994, 2008; Ramsey 1997; Obeso 2004; Ashman </w:t>
      </w:r>
      <w:r w:rsidR="00597EF7" w:rsidRPr="00597EF7">
        <w:rPr>
          <w:rFonts w:cs="Times New Roman"/>
          <w:i/>
          <w:iCs/>
        </w:rPr>
        <w:t>et al.</w:t>
      </w:r>
      <w:r w:rsidR="00597EF7" w:rsidRPr="00597EF7">
        <w:rPr>
          <w:rFonts w:cs="Times New Roman"/>
        </w:rPr>
        <w:t xml:space="preserve"> 2004; Knight </w:t>
      </w:r>
      <w:r w:rsidR="00597EF7" w:rsidRPr="00597EF7">
        <w:rPr>
          <w:rFonts w:cs="Times New Roman"/>
          <w:i/>
          <w:iCs/>
        </w:rPr>
        <w:t>et al.</w:t>
      </w:r>
      <w:r w:rsidR="00597EF7" w:rsidRPr="00597EF7">
        <w:rPr>
          <w:rFonts w:cs="Times New Roman"/>
        </w:rPr>
        <w:t xml:space="preserve"> 2005; Holland &amp; Chamberlain 2007; Rosenheim, Schreiber &amp; Williams 2015)</w:t>
      </w:r>
      <w:r w:rsidRPr="003C3342">
        <w:fldChar w:fldCharType="end"/>
      </w:r>
      <w:r>
        <w:t xml:space="preserve">. </w:t>
      </w:r>
    </w:p>
    <w:p w14:paraId="7DBD589F" w14:textId="489EBCF2" w:rsidR="00554D80" w:rsidRDefault="004B4DA5" w:rsidP="00C70B23">
      <w:r>
        <w:t>V</w:t>
      </w:r>
      <w:r w:rsidR="00D30364">
        <w:t xml:space="preserve">ariation </w:t>
      </w:r>
      <w:r>
        <w:t xml:space="preserve">across species </w:t>
      </w:r>
      <w:r w:rsidR="00D30364">
        <w:t xml:space="preserve">in the relative size of the </w:t>
      </w:r>
      <w:r w:rsidR="00E94EB2">
        <w:t xml:space="preserve">reproductive tissue </w:t>
      </w:r>
      <w:r w:rsidR="00D30364">
        <w:t xml:space="preserve">energy </w:t>
      </w:r>
      <w:r>
        <w:t xml:space="preserve">expenditures </w:t>
      </w:r>
      <w:r w:rsidR="00E94EB2">
        <w:t xml:space="preserve">(Figure 1a)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085F30">
        <w:t xml:space="preserve">. </w:t>
      </w:r>
      <w:r>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524161">
        <w:t xml:space="preserve">these </w:t>
      </w:r>
      <w:r w:rsidR="00085F30">
        <w:t>hypotheses</w:t>
      </w:r>
      <w:r w:rsidR="00554D80">
        <w:t xml:space="preserve"> and show that they capture the same life history strategy spectrum from different perspectives</w:t>
      </w:r>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CD55D6">
        <w:t>Each of these trade-offs is separate, for each considers different resources, yet t</w:t>
      </w:r>
      <w:r w:rsidR="00524161">
        <w:t xml:space="preserve">ogether these yield hypotheses on how energy allocation </w:t>
      </w:r>
      <w:r w:rsidR="00554D80">
        <w:t xml:space="preserve">to the energy pools illustrated in Figure 1a </w:t>
      </w:r>
      <w:r w:rsidR="00524161">
        <w:t>should differ systematically with respect to seed size</w:t>
      </w:r>
      <w:r w:rsidR="00CD55D6">
        <w:t xml:space="preserve"> through evolutionary linkages</w:t>
      </w:r>
      <w:r w:rsidR="00524161">
        <w:t>.</w:t>
      </w:r>
      <w:ins w:id="2" w:author="Dr Elizabeth Wenk " w:date="2016-12-20T09:50:00Z">
        <w:r w:rsidR="00554D80">
          <w:t xml:space="preserve"> </w:t>
        </w:r>
      </w:ins>
      <w:ins w:id="3" w:author="Dr Elizabeth Wenk " w:date="2016-12-20T09:56:00Z">
        <w:r w:rsidR="00554D80">
          <w:t xml:space="preserve"> </w:t>
        </w:r>
      </w:ins>
    </w:p>
    <w:p w14:paraId="46C96615" w14:textId="7B4CAFC3" w:rsidR="00CF3967" w:rsidRDefault="00085F30" w:rsidP="00FF02E0">
      <w:r>
        <w:rPr>
          <w:b/>
        </w:rPr>
        <w:lastRenderedPageBreak/>
        <w:t>Seed size – seed number trade-off</w:t>
      </w:r>
      <w:r w:rsidR="00B846EB" w:rsidRPr="00B846EB">
        <w:rPr>
          <w:b/>
        </w:rPr>
        <w:t>:</w:t>
      </w:r>
      <w:r w:rsidR="00B846EB">
        <w:t xml:space="preserve"> </w:t>
      </w:r>
      <w:r w:rsidR="004B4DA5">
        <w:t xml:space="preserve">Whatever pool of energy is available to a plant for seed </w:t>
      </w:r>
      <w:bookmarkStart w:id="4" w:name="_GoBack"/>
      <w:bookmarkEnd w:id="4"/>
      <w:r w:rsidR="004B4DA5">
        <w:t xml:space="preserve">production can be divided into </w:t>
      </w:r>
      <w:r w:rsidR="00F51CF7">
        <w:t>many small seeds or fewer larger seeds</w:t>
      </w:r>
      <w:r w:rsidR="00BC59A5">
        <w:t>. A</w:t>
      </w:r>
      <w:r w:rsidR="00F51CF7">
        <w:t xml:space="preserve"> log-log plot of seed size versus seed count </w:t>
      </w:r>
      <w:r w:rsidR="00982EE2">
        <w:t xml:space="preserve">scaled to plant size </w:t>
      </w:r>
      <w:r w:rsidR="00F51CF7">
        <w:t>should have a slope of -1</w:t>
      </w:r>
      <w:r w:rsidR="00BC59A5">
        <w:t xml:space="preserve"> all else being equal, and that slope has been observed across species in the field</w:t>
      </w:r>
      <w:r w:rsidR="00181612">
        <w:t xml:space="preserve"> </w:t>
      </w:r>
      <w:r w:rsidR="00181612">
        <w:fldChar w:fldCharType="begin"/>
      </w:r>
      <w:r w:rsidR="007616B9">
        <w:instrText xml:space="preserve"> ADDIN ZOTERO_ITEM CSL_CITATION {"citationID":"cZEMfpBn","properties":{"formattedCitation":"{\\rtf (Smith &amp; Fretwell 1974; Henery &amp; Westoby 2001; Moles {\\i{}et al.} 2004; Sadras 2007)}","plainCitation":"(Smith &amp; Fretwell 1974; Henery &amp; Westoby 2001;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7616B9">
        <w:rPr>
          <w:rFonts w:ascii="Cambria Math" w:hAnsi="Cambria Math" w:cs="Cambria Math"/>
        </w:rPr>
        <w:instrText>⬚</w:instrText>
      </w:r>
      <w:r w:rsidR="007616B9">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7616B9" w:rsidRPr="007616B9">
        <w:rPr>
          <w:rFonts w:cs="Times New Roman"/>
        </w:rPr>
        <w:t xml:space="preserve">(Smith &amp; Fretwell 1974; Henery &amp; Westoby 2001; Moles </w:t>
      </w:r>
      <w:r w:rsidR="007616B9" w:rsidRPr="007616B9">
        <w:rPr>
          <w:rFonts w:cs="Times New Roman"/>
          <w:i/>
          <w:iCs/>
        </w:rPr>
        <w:t>et al.</w:t>
      </w:r>
      <w:r w:rsidR="007616B9" w:rsidRPr="007616B9">
        <w:rPr>
          <w:rFonts w:cs="Times New Roman"/>
        </w:rPr>
        <w:t xml:space="preserve"> 2004; Sadras 2007)</w:t>
      </w:r>
      <w:r w:rsidR="00181612">
        <w:fldChar w:fldCharType="end"/>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181612" w:rsidRPr="00181612">
        <w:rPr>
          <w:rFonts w:cs="Times New Roman"/>
        </w:rPr>
        <w:t xml:space="preserve">(Rees &amp; Westoby 1997; Leishman 2001; Turnbull </w:t>
      </w:r>
      <w:r w:rsidR="00181612" w:rsidRPr="00181612">
        <w:rPr>
          <w:rFonts w:cs="Times New Roman"/>
          <w:i/>
          <w:iCs/>
        </w:rPr>
        <w:t>et al.</w:t>
      </w:r>
      <w:r w:rsidR="00181612" w:rsidRPr="00181612">
        <w:rPr>
          <w:rFonts w:cs="Times New Roman"/>
        </w:rPr>
        <w:t xml:space="preserve"> 2004; Moles &amp; Westoby 2006)</w:t>
      </w:r>
      <w:r w:rsidR="00181612">
        <w:fldChar w:fldCharType="end"/>
      </w:r>
      <w:r w:rsidR="009F7124">
        <w:t>. S</w:t>
      </w:r>
      <w:r w:rsidR="00F51CF7">
        <w:t xml:space="preserve">mall-seeded species </w:t>
      </w:r>
      <w:r w:rsidR="009F7124">
        <w:t xml:space="preserve">have </w:t>
      </w:r>
      <w:r w:rsidR="004F6B6D">
        <w:t>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181612" w:rsidRPr="00181612">
        <w:rPr>
          <w:rFonts w:cs="Times New Roman"/>
        </w:rPr>
        <w:t>(Moles &amp; Westoby 2006)</w:t>
      </w:r>
      <w:r w:rsidR="00F51CF7">
        <w:fldChar w:fldCharType="end"/>
      </w:r>
      <w:r w:rsidR="00F51CF7">
        <w:t xml:space="preserve">. </w:t>
      </w:r>
    </w:p>
    <w:p w14:paraId="79B4B476" w14:textId="3C7F69A1" w:rsidR="0015698B" w:rsidRDefault="00BC59A5" w:rsidP="0015698B">
      <w:r>
        <w:t>T</w:t>
      </w:r>
      <w:r w:rsidR="00B24069">
        <w:t xml:space="preserve">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w:t>
      </w:r>
      <w:r w:rsidR="00C660C3">
        <w:t xml:space="preserve">trade-off 1 in </w:t>
      </w:r>
      <w:r w:rsidR="00554D80">
        <w:t>Figure 1b). This trade-off is similar to the seed size-seed count trade-off, but includes all of a plant’s reproductive energy expenditures to construct a seed, not just the seed mass itself. Second</w:t>
      </w:r>
      <w:r w:rsidR="0015698B">
        <w:t>, within a given amount of energy spent to mature ovules to the point of pollination, there should be a trade-off between pollen-attraction costs per ovule and the number of ovules that are displayed to pollinators (</w:t>
      </w:r>
      <w:r w:rsidR="0031470D">
        <w:t xml:space="preserve">trade-off 2 in </w:t>
      </w:r>
      <w:r w:rsidR="0015698B">
        <w:t xml:space="preserve">Figure </w:t>
      </w:r>
      <w:r w:rsidR="00982EE2">
        <w:t>1b</w:t>
      </w:r>
      <w:r w:rsidR="0015698B">
        <w:t xml:space="preserve">). </w:t>
      </w:r>
      <w:r w:rsidR="00B846EB">
        <w:t xml:space="preserve">Species with higher pollen-attraction costs </w:t>
      </w:r>
      <w:r w:rsidR="0031470D">
        <w:t>are expected to</w:t>
      </w:r>
      <w:r w:rsidR="00524161">
        <w:t xml:space="preserve">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spend. </w:t>
      </w:r>
      <w:commentRangeStart w:id="5"/>
      <w:r w:rsidR="0015698B">
        <w:t xml:space="preserve">Species variation in seedset, the ratio of seed count to ovule count, provides the link between these two trade-offs, and is itself one of the axes in the trade-off described below. </w:t>
      </w:r>
      <w:commentRangeEnd w:id="5"/>
      <w:r w:rsidR="0015698B">
        <w:rPr>
          <w:rStyle w:val="CommentReference"/>
        </w:rPr>
        <w:commentReference w:id="5"/>
      </w:r>
    </w:p>
    <w:p w14:paraId="576CB02E" w14:textId="5361B85F"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w:t>
      </w:r>
      <w:r w:rsidRPr="003C3342">
        <w:lastRenderedPageBreak/>
        <w:t xml:space="preserve">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flowers to optimize seed production across a population and across 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0F7A6D">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0F7A6D" w:rsidRPr="000F7A6D">
        <w:rPr>
          <w:rFonts w:cs="Times New Roman"/>
        </w:rPr>
        <w:t xml:space="preserve">(Rosenheim </w:t>
      </w:r>
      <w:r w:rsidR="000F7A6D" w:rsidRPr="000F7A6D">
        <w:rPr>
          <w:rFonts w:cs="Times New Roman"/>
          <w:i/>
          <w:iCs/>
        </w:rPr>
        <w:t>et al.</w:t>
      </w:r>
      <w:r w:rsidR="000F7A6D" w:rsidRPr="000F7A6D">
        <w:rPr>
          <w:rFonts w:cs="Times New Roman"/>
        </w:rPr>
        <w:t xml:space="preserve"> 2014,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107612F0"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181612" w:rsidRPr="00181612">
        <w:rPr>
          <w:rFonts w:cs="Times New Roman"/>
        </w:rPr>
        <w:t xml:space="preserve">(Mock &amp; Forbes 1995; Burd 2008; Rosenheim </w:t>
      </w:r>
      <w:r w:rsidR="00181612" w:rsidRPr="00181612">
        <w:rPr>
          <w:rFonts w:cs="Times New Roman"/>
          <w:i/>
          <w:iCs/>
        </w:rPr>
        <w:t>et al.</w:t>
      </w:r>
      <w:r w:rsidR="00181612" w:rsidRPr="00181612">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unpollinated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w:t>
      </w:r>
      <w:r w:rsidR="00A62C88">
        <w:t>,</w:t>
      </w:r>
      <w:r w:rsidR="00C70B23" w:rsidRPr="003C3342">
        <w:t xml:space="preserve"> should display parental pessimism</w:t>
      </w:r>
      <w:r w:rsidR="00766BBB">
        <w:t xml:space="preserve"> and produce relatively fewer </w:t>
      </w:r>
      <w:r w:rsidR="00C70B23" w:rsidRPr="003C3342">
        <w:t xml:space="preserve">ovules, with </w:t>
      </w:r>
      <w:r w:rsidR="00C70B23">
        <w:t>embryo</w:t>
      </w:r>
      <w:r w:rsidR="00C70B23" w:rsidRPr="003C3342">
        <w:t xml:space="preserve"> number limiting seed production in many years</w:t>
      </w:r>
      <w:r w:rsidR="00C70B23">
        <w:t>.</w:t>
      </w:r>
      <w:r w:rsidR="00C70B23" w:rsidRPr="003C3342">
        <w:t xml:space="preserve"> </w:t>
      </w:r>
    </w:p>
    <w:p w14:paraId="65F85BB9" w14:textId="453C3891"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xml:space="preserve">. This </w:t>
      </w:r>
      <w:r w:rsidR="003D5363">
        <w:lastRenderedPageBreak/>
        <w:t>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181612" w:rsidRPr="00181612">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zygotes is 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be highest in parental optimists, those species with relatively lower pollen-attraction costs (</w:t>
      </w:r>
      <w:r w:rsidR="000F7A6D">
        <w:t>trade-off 3 in Figure 1b</w:t>
      </w:r>
      <w:r w:rsidR="006A0EE8">
        <w:t xml:space="preserve">).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1BF4E975" w:rsidR="00D848E4" w:rsidRDefault="000F7A6D" w:rsidP="008D5690">
      <w:r>
        <w:rPr>
          <w:b/>
        </w:rPr>
        <w:t xml:space="preserve">The three trade-offs link to a single reproductive strategy continuum: </w:t>
      </w:r>
      <w:r w:rsidR="00ED5D48">
        <w:t xml:space="preserve">The count-size trade-offs and parental optimist-parental pessimist trade-off emerge </w:t>
      </w:r>
      <w:r>
        <w:t>from</w:t>
      </w:r>
      <w:r w:rsidR="00ED5D48">
        <w:t xml:space="preserve"> different bodies of literature, but by extending them to consider total reproductive investment and </w:t>
      </w:r>
      <w:r w:rsidR="00521E23">
        <w:t xml:space="preserve">counts of </w:t>
      </w:r>
      <w:r w:rsidR="00ED5D48">
        <w:t xml:space="preserve">parts </w:t>
      </w:r>
      <w:r w:rsidR="00D848E4">
        <w:t xml:space="preserve">at </w:t>
      </w:r>
      <w:r w:rsidR="00ED5D48">
        <w:t>two key times in a plant’s reproductive cycle</w:t>
      </w:r>
      <w:r w:rsidR="00521E23">
        <w:t>,</w:t>
      </w:r>
      <w:r w:rsidR="00ED5D48">
        <w:t xml:space="preserve"> it becomes apparent that they </w:t>
      </w:r>
      <w:r w:rsidR="006A0EE8">
        <w:t>represent the same r</w:t>
      </w:r>
      <w:r w:rsidR="0067148D">
        <w:t>eproductive strategy continuum</w:t>
      </w:r>
      <w:r w:rsidR="00D848E4">
        <w:t xml:space="preserve"> and together predict a syndrome of traits associated with large-seeded versus</w:t>
      </w:r>
      <w:r w:rsidR="00ED5D48">
        <w:t xml:space="preserve"> (</w:t>
      </w:r>
      <w:r w:rsidR="00D848E4">
        <w:t xml:space="preserve">depicted in </w:t>
      </w:r>
      <w:r w:rsidR="00ED5D48">
        <w:t>Figure 1</w:t>
      </w:r>
      <w:r w:rsidR="005067A8">
        <w:t>c</w:t>
      </w:r>
      <w:r w:rsidR="00ED5D48">
        <w:t>)</w:t>
      </w:r>
      <w:r w:rsidR="00D848E4">
        <w:t xml:space="preserve"> versus small-seeded species</w:t>
      </w:r>
      <w:r w:rsidR="00ED5D48">
        <w:t xml:space="preserve">. </w:t>
      </w:r>
      <w:r w:rsidR="00DA2BE7">
        <w:t xml:space="preserve">Consider </w:t>
      </w:r>
      <w:r w:rsidR="00D848E4">
        <w:t xml:space="preserve">a large-seeded </w:t>
      </w:r>
      <w:r w:rsidR="00DA2BE7">
        <w:t>species</w:t>
      </w:r>
      <w:r w:rsidR="00D848E4">
        <w:t xml:space="preserve">, one </w:t>
      </w:r>
      <w:r w:rsidR="00DA2BE7">
        <w:t xml:space="preserve">lying on the low seed count-high reproductive costs end of </w:t>
      </w:r>
      <w:r w:rsidR="00D848E4">
        <w:t>trade-off 1</w:t>
      </w:r>
      <w:r w:rsidR="00DA2BE7">
        <w:t xml:space="preserve"> (Figure 1b). Such species will align with the high choosiness-low relative pollen attraction costs end of trade-off </w:t>
      </w:r>
      <w:r w:rsidR="00D848E4">
        <w:t>3</w:t>
      </w:r>
      <w:r w:rsidR="00DA2BE7">
        <w:t>, for species with high reproductive costs will be most selective about which embryos to provision</w:t>
      </w:r>
      <w:r w:rsidR="005067A8">
        <w:t xml:space="preserve"> (connection 1 in Figure 1c)</w:t>
      </w:r>
      <w:r w:rsidR="00DA2BE7">
        <w:t xml:space="preserve">. </w:t>
      </w:r>
      <w:r w:rsidR="008F0C84">
        <w:t>A</w:t>
      </w:r>
      <w:r w:rsidR="00DA2BE7">
        <w:t xml:space="preserve"> species with low seed count and high choosiness (low seedset) must </w:t>
      </w:r>
      <w:r w:rsidR="008F0C84">
        <w:t xml:space="preserve">as a matter of logic </w:t>
      </w:r>
      <w:r w:rsidR="00DA2BE7">
        <w:t xml:space="preserve">produce a relatively larger ovule count, aligning these species with the high ovule count-low pollen-attraction costs end of trade-off </w:t>
      </w:r>
      <w:r w:rsidR="00D848E4">
        <w:t xml:space="preserve">2 </w:t>
      </w:r>
      <w:r w:rsidR="00DA2BE7">
        <w:t>(</w:t>
      </w:r>
      <w:r w:rsidR="005067A8">
        <w:t xml:space="preserve">connection 2 in </w:t>
      </w:r>
      <w:r w:rsidR="00DA2BE7">
        <w:t xml:space="preserve">Figure 1c). </w:t>
      </w:r>
      <w:r w:rsidR="00D848E4">
        <w:t>Indeed, trade-off 3 is nearly a ratio of the two energy pool-count trade-offs: it reflects what decisions plants make after allocating energy to pollen-attraction (trade-off 2), but before begin</w:t>
      </w:r>
      <w:r w:rsidR="008F2F94">
        <w:t>ning</w:t>
      </w:r>
      <w:r w:rsidR="00D848E4">
        <w:t xml:space="preserve"> </w:t>
      </w:r>
      <w:r w:rsidR="008F2F94">
        <w:t>to allocate</w:t>
      </w:r>
      <w:r w:rsidR="00D848E4">
        <w:t xml:space="preserve"> the provisioning component of total reproductive investment (part of trade-off 1). </w:t>
      </w:r>
    </w:p>
    <w:p w14:paraId="0BC10F31" w14:textId="6F9DFBCD" w:rsidR="0012287A" w:rsidRDefault="00DA2BE7" w:rsidP="008D5690">
      <w:r>
        <w:lastRenderedPageBreak/>
        <w:t>In summary, a</w:t>
      </w:r>
      <w:r w:rsidR="008D5690">
        <w:t xml:space="preserve">t one end of the spectrum are species that produce relatively few, </w:t>
      </w:r>
      <w:r w:rsidR="000B2E8D">
        <w:t xml:space="preserve">but </w:t>
      </w:r>
      <w:r w:rsidR="008D5690">
        <w:t>large seeds, and have low seedset. The</w:t>
      </w:r>
      <w:r w:rsidR="00F24F0A">
        <w:t>se parental optimists</w:t>
      </w:r>
      <w:r w:rsidR="008D5690">
        <w:t xml:space="preserve"> display greater </w:t>
      </w:r>
      <w:r w:rsidR="000B2E8D">
        <w:t>selectivity</w:t>
      </w:r>
      <w:r w:rsidR="000B2E8D" w:rsidDel="000B2E8D">
        <w:t xml:space="preserve"> </w:t>
      </w:r>
      <w:r w:rsidR="008D5690">
        <w:t xml:space="preserve">in which zygotes to provision, 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8D5690">
        <w:t>.</w:t>
      </w:r>
      <w:r w:rsidR="00666BA3">
        <w:t xml:space="preserve"> </w:t>
      </w:r>
      <w:r w:rsidR="001D74F4">
        <w:t>Parental pessimists</w:t>
      </w:r>
      <w:r w:rsidR="00F24F0A">
        <w:t>, relative to the parental optimists,</w:t>
      </w:r>
      <w:r w:rsidR="001D74F4">
        <w:t xml:space="preserve"> have the same energy to invest in ovules </w:t>
      </w:r>
      <w:r w:rsidR="00F24F0A">
        <w:t xml:space="preserve">or </w:t>
      </w:r>
      <w:r w:rsidR="001D74F4">
        <w:t xml:space="preserve">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7C209F" w:rsidRPr="007C209F">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7E4AC7C8" w:rsidR="00DF6FC6" w:rsidRPr="003C3342" w:rsidRDefault="001B7A08" w:rsidP="00DF6FC6">
      <w:r>
        <w:t>Overall</w:t>
      </w:r>
      <w:r w:rsidR="00DF6FC6">
        <w:t xml:space="preserve">, we </w:t>
      </w:r>
      <w:r w:rsidR="0012287A">
        <w:t xml:space="preserve">ask </w:t>
      </w:r>
      <w:r w:rsidR="00DF6FC6">
        <w:t>the following questions</w:t>
      </w:r>
      <w:r w:rsidR="00DF6FC6"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lastRenderedPageBreak/>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2E2F9B6E" w:rsidR="00687D3A" w:rsidRPr="003C3342" w:rsidRDefault="00687D3A" w:rsidP="003F5336">
      <w:r w:rsidRPr="003C3342">
        <w:t>Th</w:t>
      </w:r>
      <w:r w:rsidR="00C22E00">
        <w:t>e</w:t>
      </w:r>
      <w:r w:rsidRPr="003C3342">
        <w:t xml:space="preserve"> study was carried out in Kuring’gai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181612" w:rsidRPr="00181612">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lastRenderedPageBreak/>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181612" w:rsidRPr="00181612">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3BBBB8CD"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w:t>
      </w:r>
      <w:r w:rsidR="006869F3" w:rsidRPr="003C3342">
        <w:lastRenderedPageBreak/>
        <w:t xml:space="preserve">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1A991B96"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00261620">
        <w:t xml:space="preserve"> Tables S1-S14 and Figures S1-S14</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2870C99E"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w:t>
      </w:r>
      <w:r w:rsidR="000D0446">
        <w:lastRenderedPageBreak/>
        <w:t xml:space="preserve">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 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5100325E" w:rsidR="000D0446" w:rsidRDefault="000D0446" w:rsidP="003C3342">
      <w:r>
        <w:t xml:space="preserve">Discarded pollen-attraction tissue costs were </w:t>
      </w:r>
      <w:r w:rsidR="00944994">
        <w:t xml:space="preserve">then </w:t>
      </w:r>
      <w:r>
        <w:t xml:space="preserve">determined </w:t>
      </w:r>
      <w:r w:rsidR="00944994">
        <w:t>by the following formula:</w:t>
      </w:r>
    </w:p>
    <w:p w14:paraId="5A636194" w14:textId="6B58E56A" w:rsidR="00944994" w:rsidRDefault="00944994" w:rsidP="003C3342">
      <w:r>
        <w:t xml:space="preserve">Total pollen-attraction </w:t>
      </w:r>
      <w:r w:rsidR="0070304C">
        <w:t>costs</w:t>
      </w:r>
      <w:r>
        <w:t xml:space="preserve"> – Successful pollen-attraction costs</w:t>
      </w:r>
    </w:p>
    <w:p w14:paraId="59B009C6" w14:textId="5E40C897" w:rsidR="00944994" w:rsidRDefault="00944994" w:rsidP="00944994">
      <w:r>
        <w:lastRenderedPageBreak/>
        <w:t>Discarded provisioning tissue costs were then determined by the following formula, where successful provisioning costs is the sum of seed size and successful packaging and dispersal costs</w:t>
      </w:r>
      <w:r w:rsidR="0070304C">
        <w:t>:</w:t>
      </w:r>
    </w:p>
    <w:p w14:paraId="0E90F8DA" w14:textId="2BADE485" w:rsidR="00944994" w:rsidRDefault="00944994" w:rsidP="00944994">
      <w:r>
        <w:t xml:space="preserve">Total provisioning </w:t>
      </w:r>
      <w:r w:rsidR="0070304C">
        <w:t xml:space="preserve">costs </w:t>
      </w:r>
      <w:r>
        <w:t>– Successful provisioning costs</w:t>
      </w:r>
    </w:p>
    <w:p w14:paraId="311D4BB2" w14:textId="1980F7EE" w:rsidR="00A214E8" w:rsidRDefault="000611F0" w:rsidP="003C3342">
      <w:r>
        <w:t xml:space="preserve">Reproductive count values used in the manuscript are defined </w:t>
      </w:r>
      <w:r w:rsidR="00944994">
        <w:t xml:space="preserve">as follows: </w:t>
      </w:r>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p>
    <w:p w14:paraId="2296AC1C" w14:textId="31C2DDB8" w:rsidR="00591E71" w:rsidRPr="003C3342" w:rsidRDefault="00591E71" w:rsidP="003C3342">
      <w:pPr>
        <w:pStyle w:val="Heading2"/>
      </w:pPr>
      <w:r>
        <w:t>Statistical methods</w:t>
      </w:r>
    </w:p>
    <w:p w14:paraId="14090332" w14:textId="17EE8E58" w:rsidR="00591E71" w:rsidRDefault="00591E71" w:rsidP="003C3342">
      <w:r>
        <w:t>All statistical analyses were completed using the SMATR package in R (version ###).</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as direct 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00E95B48"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w:t>
      </w:r>
      <w:r w:rsidR="009A035F">
        <w:lastRenderedPageBreak/>
        <w:t>seed provisioning</w:t>
      </w:r>
      <w:r w:rsidR="00482BA4" w:rsidRPr="003C3342">
        <w:t xml:space="preserve">).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0611F0">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2F7FD130"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59466351"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w:t>
      </w:r>
      <w:r w:rsidR="0026173D">
        <w:rPr>
          <w:rFonts w:eastAsia="Times New Roman"/>
          <w:color w:val="000000"/>
          <w:lang w:eastAsia="en-AU"/>
        </w:rPr>
        <w:lastRenderedPageBreak/>
        <w:t xml:space="preserve">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89AB1CF"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013FCD75" w14:textId="060AD615" w:rsidR="00CD1DD6" w:rsidRDefault="00CD1DD6" w:rsidP="006E0A3A">
      <w:pPr>
        <w:rPr>
          <w:rFonts w:eastAsia="Times New Roman"/>
          <w:color w:val="000000"/>
          <w:lang w:eastAsia="en-AU"/>
        </w:rPr>
      </w:pPr>
      <w:r>
        <w:rPr>
          <w:rFonts w:eastAsia="Times New Roman"/>
          <w:color w:val="000000"/>
          <w:lang w:eastAsia="en-AU"/>
        </w:rPr>
        <w:t xml:space="preserve">The values </w:t>
      </w:r>
      <w:r w:rsidR="00261620">
        <w:rPr>
          <w:rFonts w:eastAsia="Times New Roman"/>
          <w:color w:val="000000"/>
          <w:lang w:eastAsia="en-AU"/>
        </w:rPr>
        <w:t xml:space="preserve">for the plotted points </w:t>
      </w:r>
      <w:r>
        <w:rPr>
          <w:rFonts w:eastAsia="Times New Roman"/>
          <w:color w:val="000000"/>
          <w:lang w:eastAsia="en-AU"/>
        </w:rPr>
        <w:t>are listed in the Supplementary Material Table S15.</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Default="00C822EE" w:rsidP="006E0A3A">
      <w:r>
        <w:t xml:space="preserve">These shifts are also reflected in the relative slopes of the regression between seed size and provisioning costs and between seed size and pollen-attraction costs: provisioning costs show a </w:t>
      </w:r>
      <w:r>
        <w:lastRenderedPageBreak/>
        <w:t xml:space="preserve">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4141FBEF" w14:textId="77777777" w:rsidR="00261620" w:rsidRDefault="00261620" w:rsidP="00261620">
      <w:pPr>
        <w:rPr>
          <w:rFonts w:eastAsia="Times New Roman"/>
          <w:color w:val="000000"/>
          <w:lang w:eastAsia="en-AU"/>
        </w:rPr>
      </w:pPr>
      <w:r>
        <w:rPr>
          <w:rFonts w:eastAsia="Times New Roman"/>
          <w:color w:val="000000"/>
          <w:lang w:eastAsia="en-AU"/>
        </w:rPr>
        <w:t>The values for the plotted points are listed in the Supplementary Material Table S15.</w:t>
      </w:r>
    </w:p>
    <w:p w14:paraId="20C2530E" w14:textId="77777777" w:rsidR="00B03529" w:rsidRPr="003C3342" w:rsidRDefault="00B03529" w:rsidP="003C3342">
      <w:pPr>
        <w:pStyle w:val="Heading2"/>
      </w:pPr>
      <w:r w:rsidRPr="003C3342">
        <w:t>Shifts in accessory costs with plant size, age, or reproductive effort</w:t>
      </w:r>
    </w:p>
    <w:p w14:paraId="59F901F3" w14:textId="52567D77"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261620">
        <w:rPr>
          <w:rFonts w:eastAsia="Times New Roman"/>
          <w:iCs/>
          <w:color w:val="000000"/>
          <w:lang w:eastAsia="en-AU"/>
        </w:rPr>
        <w:t xml:space="preserve"> Table S16</w:t>
      </w:r>
      <w:r w:rsidR="0033297E">
        <w:rPr>
          <w:rFonts w:eastAsia="Times New Roman"/>
          <w:iCs/>
          <w:color w:val="000000"/>
          <w:lang w:eastAsia="en-AU"/>
        </w:rPr>
        <w:t>)</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r w:rsidR="00261620">
        <w:rPr>
          <w:rFonts w:eastAsia="Times New Roman"/>
          <w:iCs/>
          <w:color w:val="000000"/>
          <w:lang w:eastAsia="en-AU"/>
        </w:rPr>
        <w:t xml:space="preserve"> Table S16</w:t>
      </w:r>
      <w:r w:rsidR="00043187">
        <w:rPr>
          <w:rFonts w:eastAsia="Times New Roman"/>
          <w:iCs/>
          <w:color w:val="000000"/>
          <w:lang w:eastAsia="en-AU"/>
        </w:rPr>
        <w:t>).</w:t>
      </w:r>
    </w:p>
    <w:p w14:paraId="5081D51F" w14:textId="77777777" w:rsidR="00FE3EB9" w:rsidRPr="003C3342" w:rsidRDefault="00FE3EB9" w:rsidP="003C3342">
      <w:pPr>
        <w:pStyle w:val="Heading2"/>
      </w:pPr>
      <w:r w:rsidRPr="003C3342">
        <w:t>Correlates with total reproductive investment</w:t>
      </w:r>
    </w:p>
    <w:p w14:paraId="1FD9F66F" w14:textId="3B819875"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3F85784E"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w:t>
      </w:r>
      <w:r w:rsidRPr="003C3342">
        <w:lastRenderedPageBreak/>
        <w:t xml:space="preserve">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00261620">
        <w:t xml:space="preserve"> S17</w:t>
      </w:r>
      <w:r w:rsidRPr="003C3342">
        <w:t>).</w:t>
      </w:r>
      <w:r w:rsidR="006341A0" w:rsidRPr="003C3342">
        <w:t xml:space="preserve"> </w:t>
      </w:r>
      <w:r w:rsidR="00A27A66">
        <w:t>Twelve of the species had the same slope for the relationship and eleven of the species had the same intercept for the relationship as the all-individuals regression (Supplementary Material</w:t>
      </w:r>
      <w:r w:rsidR="00261620">
        <w:t xml:space="preserve"> S17</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348F8CF7" w:rsidR="006751DC" w:rsidRPr="003C3342" w:rsidRDefault="006751DC" w:rsidP="006751DC">
      <w:r>
        <w:t xml:space="preserve">There were four key outcomes from this study. First, these long-lived perennial plants expended a very large proportion of reproductive energy on accessory 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there existed 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w:t>
      </w:r>
      <w:r>
        <w:lastRenderedPageBreak/>
        <w:t xml:space="preserve">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w:t>
      </w:r>
      <w:r>
        <w:fldChar w:fldCharType="end"/>
      </w:r>
      <w:r>
        <w:t xml:space="preserve">. </w:t>
      </w:r>
      <w:r w:rsidR="002C42E5">
        <w:t xml:space="preserve">In combination, these trade-offs lead to systematic differences in the way reproductive energy is allocated across species, resulting in a syndrome of reproductive traits values observed for large-seeded versus small-seeded species, our third outcome. </w:t>
      </w:r>
      <w:r>
        <w:t xml:space="preserve">The </w:t>
      </w:r>
      <w:r>
        <w:rPr>
          <w:i/>
        </w:rPr>
        <w:t>parental optimists</w:t>
      </w:r>
      <w:r>
        <w:t xml:space="preserve"> were, as 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77777777" w:rsidR="006751DC" w:rsidRDefault="006751DC" w:rsidP="006751DC">
      <w:r>
        <w:t xml:space="preserve">All species in this study allocated an enormous proportion of RE to accessory costs, both the </w:t>
      </w:r>
      <w:r w:rsidRPr="0094074D">
        <w:t>success costs</w:t>
      </w:r>
      <w:r>
        <w:t xml:space="preserve"> and discarded tissues (Figure 1a, Table 1). </w:t>
      </w:r>
      <w:r w:rsidRPr="003C3342">
        <w:t>Many estimates of plant energy investment in reproduction do not account for total accessory costs</w:t>
      </w:r>
      <w:r>
        <w:t>, leading to potentially misleading results (reviewed in Obeso 2002; Lord &amp;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Pr="0094074D">
        <w:rPr>
          <w:rFonts w:cs="Times New Roman"/>
        </w:rPr>
        <w:t>(Obeso 2002)</w:t>
      </w:r>
      <w:r>
        <w:fldChar w:fldCharType="end"/>
      </w:r>
      <w:r w:rsidRPr="003C3342">
        <w:t>.</w:t>
      </w:r>
      <w:r>
        <w:t xml:space="preserve"> Reproductive allocation, </w:t>
      </w:r>
      <w:r w:rsidRPr="003C3342">
        <w:t>the proportion of energy 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181612">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 since both discarded tissue costs and success cost components (see Figure 1a for definitions) contributed to the high accessory costs (Table 1).</w:t>
      </w:r>
    </w:p>
    <w:p w14:paraId="4C9C3188" w14:textId="1A5E6500" w:rsidR="006751DC" w:rsidRDefault="006751DC" w:rsidP="006751DC">
      <w:r>
        <w:lastRenderedPageBreak/>
        <w:t xml:space="preserve">The study species have diverse floral and fruiting structures, such that disparate tissues comprise success cost expenditures in different species </w:t>
      </w:r>
      <w:r w:rsidRPr="003C3342">
        <w:t>(Figure 1</w:t>
      </w:r>
      <w:r>
        <w:t>a</w:t>
      </w:r>
      <w:r w:rsidRPr="003C3342">
        <w:t>, Table 1).</w:t>
      </w:r>
      <w:r>
        <w:t xml:space="preserve"> For three species (</w:t>
      </w:r>
      <w:r>
        <w:rPr>
          <w:i/>
        </w:rPr>
        <w:t xml:space="preserve">Epacris microphylla, Hemigenia purpurea, </w:t>
      </w:r>
      <w:r w:rsidRPr="00100A08">
        <w:t xml:space="preserve">and </w:t>
      </w:r>
      <w:r>
        <w:rPr>
          <w:i/>
        </w:rPr>
        <w:t>Pimelea linifolia</w:t>
      </w:r>
      <w:r>
        <w:t xml:space="preserve">), the costs of producing pollen-attraction tissues (on flowers that </w:t>
      </w:r>
      <w:del w:id="6" w:author="Dr Elizabeth Wenk  [2]" w:date="2017-02-10T12:21:00Z">
        <w:r w:rsidDel="00F1197F">
          <w:delText xml:space="preserve">develop </w:delText>
        </w:r>
      </w:del>
      <w:ins w:id="7" w:author="Dr Elizabeth Wenk  [2]" w:date="2017-02-10T12:21:00Z">
        <w:r w:rsidR="00F1197F">
          <w:t xml:space="preserve">eventually produce </w:t>
        </w:r>
      </w:ins>
      <w:del w:id="8" w:author="Dr Elizabeth Wenk  [2]" w:date="2017-02-10T12:21:00Z">
        <w:r w:rsidDel="00F1197F">
          <w:delText xml:space="preserve">into </w:delText>
        </w:r>
      </w:del>
      <w:r>
        <w:t xml:space="preserve">mature seeds) was 21-27% of total RE, while for other species it was substantially less (Table 1). The two cone-producing species, </w:t>
      </w:r>
      <w:r>
        <w:rPr>
          <w:i/>
        </w:rPr>
        <w:t xml:space="preserve">Banksia ericifolia </w:t>
      </w:r>
      <w:r>
        <w:t xml:space="preserve">and </w:t>
      </w:r>
      <w:r>
        <w:rPr>
          <w:i/>
        </w:rPr>
        <w:t xml:space="preserve">Petrophile pulchella, </w:t>
      </w:r>
      <w:r>
        <w:t>had the costliest packaging and dispersal tissues, spending 71.0% and 60.5% of total RE, respectively. Other species also had high packaging and dispersal expenditure due to structures including fleshy fruit (</w:t>
      </w:r>
      <w:r>
        <w:rPr>
          <w:i/>
        </w:rPr>
        <w:t>Persoonia lanceolata</w:t>
      </w:r>
      <w:r>
        <w:t>), woody seedpods (</w:t>
      </w:r>
      <w:r>
        <w:rPr>
          <w:i/>
        </w:rPr>
        <w:t xml:space="preserve">Grevillea </w:t>
      </w:r>
      <w:r>
        <w:t>species), and thick seedcoats (</w:t>
      </w:r>
      <w:r>
        <w:rPr>
          <w:i/>
        </w:rPr>
        <w:t>Leucopogon esquamatus</w:t>
      </w:r>
      <w:r>
        <w:t>). These are tissues that must be produced to mature each seed and their exact structures have presumably evolved to maximize seed production and survival.</w:t>
      </w:r>
      <w:r w:rsidRPr="003C3342">
        <w:t xml:space="preserve"> </w:t>
      </w:r>
    </w:p>
    <w:p w14:paraId="1F251C54" w14:textId="77777777"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Pr="00181612">
        <w:rPr>
          <w:rFonts w:cs="Times New Roman"/>
        </w:rPr>
        <w:t xml:space="preserve">(Stephenson 1981; Sutherland 1986; Ramirez &amp; Berry 1997; Knight </w:t>
      </w:r>
      <w:r w:rsidRPr="00181612">
        <w:rPr>
          <w:rFonts w:cs="Times New Roman"/>
          <w:i/>
          <w:iCs/>
        </w:rPr>
        <w:t>et al.</w:t>
      </w:r>
      <w:r w:rsidRPr="00181612">
        <w:rPr>
          <w:rFonts w:cs="Times New Roman"/>
        </w:rPr>
        <w:t xml:space="preserve"> 2005)</w:t>
      </w:r>
      <w:r w:rsidRPr="003C3342">
        <w:fldChar w:fldCharType="end"/>
      </w:r>
      <w:r>
        <w:t xml:space="preserve">. </w:t>
      </w:r>
    </w:p>
    <w:p w14:paraId="6DBC87E6" w14:textId="155E46C0" w:rsidR="006751DC" w:rsidRDefault="006751DC" w:rsidP="006751DC">
      <w:r w:rsidRPr="00F34B6D">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selfing or apomixis.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w:t>
      </w:r>
      <w:r w:rsidRPr="00F34B6D">
        <w:lastRenderedPageBreak/>
        <w:t xml:space="preserve">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Pr="00F34B6D">
        <w:rPr>
          <w:rFonts w:cs="Times New Roman"/>
        </w:rPr>
        <w:t xml:space="preserve">(Ashman </w:t>
      </w:r>
      <w:r w:rsidRPr="00F34B6D">
        <w:rPr>
          <w:rFonts w:cs="Times New Roman"/>
          <w:i/>
          <w:iCs/>
        </w:rPr>
        <w:t>et al.</w:t>
      </w:r>
      <w:r w:rsidRPr="00F34B6D">
        <w:rPr>
          <w:rFonts w:cs="Times New Roman"/>
        </w:rPr>
        <w:t xml:space="preserve"> 2004; Knight </w:t>
      </w:r>
      <w:r w:rsidRPr="00F34B6D">
        <w:rPr>
          <w:rFonts w:cs="Times New Roman"/>
          <w:i/>
          <w:iCs/>
        </w:rPr>
        <w:t>et al.</w:t>
      </w:r>
      <w:r w:rsidRPr="00F34B6D">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77777777" w:rsidR="006751DC" w:rsidRPr="003C3342" w:rsidRDefault="006751DC" w:rsidP="006751DC">
      <w:r w:rsidRPr="003C3342">
        <w:t>In the following section</w:t>
      </w:r>
      <w:r>
        <w:t>s</w:t>
      </w:r>
      <w:r w:rsidRPr="003C3342">
        <w:t xml:space="preserve"> we explore whether </w:t>
      </w:r>
      <w:r>
        <w:t xml:space="preserve">three trade-offs are observed and whether </w:t>
      </w:r>
      <w:r w:rsidRPr="003C3342">
        <w:t>the</w:t>
      </w:r>
      <w:r>
        <w:t>se trade-offs predict how</w:t>
      </w:r>
      <w:r w:rsidRPr="003C3342">
        <w:t xml:space="preserve"> relative investment in different accessory cost pools shift</w:t>
      </w:r>
      <w:r>
        <w:t>s across species.</w:t>
      </w:r>
    </w:p>
    <w:p w14:paraId="02021DA1" w14:textId="77777777" w:rsidR="00FF1706" w:rsidRDefault="00FF1706" w:rsidP="00FF1706">
      <w:pPr>
        <w:pStyle w:val="Heading2"/>
      </w:pPr>
      <w:r>
        <w:t>Count-cost and choosiness-cost trade-offs observed</w:t>
      </w:r>
    </w:p>
    <w:p w14:paraId="26374A29" w14:textId="73283A7F" w:rsidR="00FF1706" w:rsidRDefault="00FF1706" w:rsidP="00FF1706">
      <w:pPr>
        <w:rPr>
          <w:color w:val="000000" w:themeColor="text1"/>
        </w:rPr>
      </w:pPr>
      <w:r>
        <w:t xml:space="preserve">The first two trade-offs identified in the introduction describe how a given pool of energy 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Pr="007616B9">
        <w:rPr>
          <w:rFonts w:cs="Times New Roman"/>
        </w:rPr>
        <w:t xml:space="preserve">(Smith &amp; Fretwell 1974; Moles </w:t>
      </w:r>
      <w:r w:rsidRPr="007616B9">
        <w:rPr>
          <w:rFonts w:cs="Times New Roman"/>
          <w:i/>
          <w:iCs/>
        </w:rPr>
        <w:t>et al.</w:t>
      </w:r>
      <w:r w:rsidRPr="007616B9">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E66565" w:rsidRPr="00181612">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energy to allocate to construct flowers to the point of pollination and </w:t>
      </w:r>
      <w:r w:rsidR="00F1197F">
        <w:t xml:space="preserve">this energy </w:t>
      </w:r>
      <w:r>
        <w:t xml:space="preserve">may 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6872AF" w:rsidRPr="006872AF">
        <w:rPr>
          <w:rFonts w:cs="Times New Roman"/>
        </w:rPr>
        <w:t xml:space="preserve">(Rosenheim </w:t>
      </w:r>
      <w:r w:rsidR="006872AF" w:rsidRPr="006872AF">
        <w:rPr>
          <w:rFonts w:cs="Times New Roman"/>
          <w:i/>
          <w:iCs/>
        </w:rPr>
        <w:t>et al.</w:t>
      </w:r>
      <w:r w:rsidR="006872AF" w:rsidRPr="006872AF">
        <w:rPr>
          <w:rFonts w:cs="Times New Roman"/>
        </w:rPr>
        <w:t xml:space="preserve"> 2014)</w:t>
      </w:r>
      <w:r w:rsidR="006872AF">
        <w:fldChar w:fldCharType="end"/>
      </w:r>
      <w:r>
        <w:t xml:space="preserve">. </w:t>
      </w:r>
    </w:p>
    <w:p w14:paraId="3224CD5D" w14:textId="77777777"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Pr="007616B9">
        <w:rPr>
          <w:rFonts w:cs="Times New Roman"/>
        </w:rPr>
        <w:t xml:space="preserve">(Lord &amp; Westoby 2006; Rosenheim </w:t>
      </w:r>
      <w:r w:rsidRPr="007616B9">
        <w:rPr>
          <w:rFonts w:cs="Times New Roman"/>
          <w:i/>
          <w:iCs/>
        </w:rPr>
        <w:t>et al.</w:t>
      </w:r>
      <w:r w:rsidRPr="007616B9">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w:t>
      </w:r>
      <w:r w:rsidRPr="00287E7D">
        <w:rPr>
          <w:color w:val="000000" w:themeColor="text1"/>
        </w:rPr>
        <w:lastRenderedPageBreak/>
        <w:t xml:space="preserve">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Pr="00181612">
        <w:rPr>
          <w:rFonts w:cs="Times New Roman"/>
        </w:rPr>
        <w:t xml:space="preserve">(Haig &amp; Westoby 1988;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Pr="00181612">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Pr="00181612">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0765E8">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Pr="00181612">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Pr="00181612">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2EC2E51A" w:rsidR="00FF1706" w:rsidRDefault="00FF1706" w:rsidP="00FF1706">
      <w:r>
        <w:t>Together, the three trade-offs predict a single axis of variation in reproductive strategies, showing how species exhibit coordinated shifts in resource allocation</w:t>
      </w:r>
      <w:r w:rsidR="002C42E5">
        <w:t xml:space="preserve">, leading to a syndrome of reproductive traits associated with large-seeded versus small-seeded species (Figure </w:t>
      </w:r>
      <w:del w:id="9" w:author="Dr Elizabeth Wenk  [2]" w:date="2017-02-10T12:31:00Z">
        <w:r w:rsidR="002C42E5" w:rsidDel="006872AF">
          <w:delText>1e</w:delText>
        </w:r>
      </w:del>
      <w:ins w:id="10" w:author="Dr Elizabeth Wenk  [2]" w:date="2017-02-10T12:31:00Z">
        <w:r w:rsidR="006872AF">
          <w:t>1</w:t>
        </w:r>
        <w:r w:rsidR="006872AF">
          <w:t>c</w:t>
        </w:r>
      </w:ins>
      <w:r w:rsidR="002C42E5">
        <w:t>)</w:t>
      </w:r>
      <w:r>
        <w:t>.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the different energy pools described in Figure 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w:t>
      </w:r>
      <w:r>
        <w:lastRenderedPageBreak/>
        <w:t xml:space="preserve">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77777777"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 xml:space="preserve">(Lord &amp;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Pr="00181612">
        <w:rPr>
          <w:rFonts w:cs="Times New Roman"/>
        </w:rPr>
        <w:t xml:space="preserve">(Hughes </w:t>
      </w:r>
      <w:r w:rsidRPr="00181612">
        <w:rPr>
          <w:rFonts w:cs="Times New Roman"/>
          <w:i/>
          <w:iCs/>
        </w:rPr>
        <w:t>et al.</w:t>
      </w:r>
      <w:r w:rsidRPr="00181612">
        <w:rPr>
          <w:rFonts w:cs="Times New Roman"/>
        </w:rPr>
        <w:t xml:space="preserve"> 1994; Moles </w:t>
      </w:r>
      <w:r w:rsidRPr="00181612">
        <w:rPr>
          <w:rFonts w:cs="Times New Roman"/>
          <w:i/>
          <w:iCs/>
        </w:rPr>
        <w:t>et al.</w:t>
      </w:r>
      <w:r w:rsidRPr="00181612">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5D3602BA"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indicating proportion of reproductive energy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926EAA" w:rsidRPr="0088543F">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lastRenderedPageBreak/>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597EF7">
        <w:rPr>
          <w:rFonts w:cs="Times New Roman"/>
        </w:rPr>
        <w:instrText xml:space="preserve"> ADDIN ZOTERO_ITEM CSL_CITATION {"citationID":"2kfouth64g","properties":{"formattedCitation":"{\\rtf (Henery &amp; Westoby 2001; Moles, Warton &amp; Westoby 2003; Lord &amp; Westoby 2006, 2012; Chen {\\i{}et al.} 2010)}","plainCitation":"(Henery &amp; Westoby 2001; Moles, Warton &amp; Westoby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97EF7">
        <w:rPr>
          <w:rFonts w:ascii="Cambria Math" w:hAnsi="Cambria Math" w:cs="Cambria Math"/>
        </w:rPr>
        <w:instrText>⬚</w:instrText>
      </w:r>
      <w:r w:rsidR="00597EF7">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597EF7" w:rsidRPr="00597EF7">
        <w:rPr>
          <w:rFonts w:cs="Times New Roman"/>
        </w:rPr>
        <w:t xml:space="preserve">(Henery &amp; Westoby 2001; Moles, Warton &amp; Westoby 2003; Lord &amp; Westoby 2006, 2012; Chen </w:t>
      </w:r>
      <w:r w:rsidR="00597EF7" w:rsidRPr="00597EF7">
        <w:rPr>
          <w:rFonts w:cs="Times New Roman"/>
          <w:i/>
          <w:iCs/>
        </w:rPr>
        <w:t>et al.</w:t>
      </w:r>
      <w:r w:rsidR="00597EF7" w:rsidRPr="00597EF7">
        <w:rPr>
          <w:rFonts w:cs="Times New Roman"/>
        </w:rPr>
        <w:t xml:space="preserve"> 2010)</w:t>
      </w:r>
      <w:r>
        <w:rPr>
          <w:rFonts w:cs="Times New Roman"/>
        </w:rPr>
        <w:fldChar w:fldCharType="end"/>
      </w:r>
      <w:r w:rsidR="00926EAA">
        <w:rPr>
          <w:rFonts w:cs="Times New Roman"/>
        </w:rPr>
        <w:t>. Note, that in these studies, seed size was defined as the mass of the entire propagule. When we recalculate the slopes of the relationships using total propagule size, we too observe an isometric relationship between total reproductive costs or total accessory costs and propagule size (Supplementary Material Table S19.</w:t>
      </w:r>
      <w:ins w:id="11" w:author="Dr Elizabeth Wenk  [2]" w:date="2017-02-14T14:55:00Z">
        <w:r w:rsidR="00926EAA">
          <w:rPr>
            <w:rFonts w:cs="Times New Roman"/>
          </w:rPr>
          <w:t xml:space="preserve"> </w:t>
        </w:r>
      </w:ins>
      <w:del w:id="12" w:author="Dr Elizabeth Wenk  [2]" w:date="2017-02-14T13:16:00Z">
        <w:r w:rsidR="0080160D" w:rsidDel="0080160D">
          <w:rPr>
            <w:color w:val="000000" w:themeColor="text1"/>
          </w:rPr>
          <w:delText xml:space="preserve">They affirmed </w:delText>
        </w:r>
        <w:r w:rsidR="0080160D" w:rsidRPr="009972A0" w:rsidDel="0080160D">
          <w:rPr>
            <w:color w:val="000000" w:themeColor="text1"/>
          </w:rPr>
          <w:delText>theories on optimal energy allocation</w:delText>
        </w:r>
        <w:r w:rsidR="0080160D" w:rsidDel="0080160D">
          <w:rPr>
            <w:color w:val="000000" w:themeColor="text1"/>
          </w:rPr>
          <w:delText xml:space="preserve"> that </w:delText>
        </w:r>
        <w:r w:rsidR="0080160D" w:rsidRPr="009972A0" w:rsidDel="0080160D">
          <w:rPr>
            <w:color w:val="000000" w:themeColor="text1"/>
          </w:rPr>
          <w:delText>sugges</w:delText>
        </w:r>
        <w:r w:rsidR="0080160D" w:rsidDel="0080160D">
          <w:rPr>
            <w:color w:val="000000" w:themeColor="text1"/>
          </w:rPr>
          <w:delText>t</w:delText>
        </w:r>
        <w:r w:rsidR="0080160D" w:rsidRPr="009972A0" w:rsidDel="0080160D">
          <w:rPr>
            <w:color w:val="000000" w:themeColor="text1"/>
          </w:rPr>
          <w:delText xml:space="preserve"> that despite the enormous diversity of floral forms and the known adaptive function of many floral parts </w:delText>
        </w:r>
        <w:r w:rsidR="0080160D" w:rsidRPr="009972A0" w:rsidDel="0080160D">
          <w:rPr>
            <w:color w:val="000000" w:themeColor="text1"/>
          </w:rPr>
          <w:fldChar w:fldCharType="begin"/>
        </w:r>
        <w:r w:rsidR="0080160D" w:rsidRPr="009972A0" w:rsidDel="0080160D">
          <w:rPr>
            <w:color w:val="000000" w:themeColor="text1"/>
          </w:rPr>
          <w:del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delInstrText>
        </w:r>
        <w:r w:rsidR="0080160D" w:rsidRPr="009972A0" w:rsidDel="0080160D">
          <w:rPr>
            <w:color w:val="000000" w:themeColor="text1"/>
          </w:rPr>
          <w:fldChar w:fldCharType="separate"/>
        </w:r>
        <w:r w:rsidR="0080160D" w:rsidRPr="00181612" w:rsidDel="0080160D">
          <w:rPr>
            <w:rFonts w:cs="Times New Roman"/>
          </w:rPr>
          <w:delText>(Harder &amp; Barrett 2006; Harder &amp; Johnson 2009)</w:delText>
        </w:r>
        <w:r w:rsidR="0080160D" w:rsidRPr="009972A0" w:rsidDel="0080160D">
          <w:rPr>
            <w:color w:val="000000" w:themeColor="text1"/>
          </w:rPr>
          <w:fldChar w:fldCharType="end"/>
        </w:r>
        <w:r w:rsidR="0080160D" w:rsidRPr="009972A0" w:rsidDel="0080160D">
          <w:rPr>
            <w:color w:val="000000" w:themeColor="text1"/>
          </w:rPr>
          <w:delText xml:space="preserve">, </w:delText>
        </w:r>
        <w:r w:rsidR="0080160D" w:rsidDel="0080160D">
          <w:rPr>
            <w:color w:val="000000" w:themeColor="text1"/>
          </w:rPr>
          <w:delText xml:space="preserve">for plants of all seed sizes, a </w:delText>
        </w:r>
        <w:commentRangeStart w:id="13"/>
        <w:r w:rsidR="0080160D" w:rsidRPr="009972A0" w:rsidDel="0080160D">
          <w:rPr>
            <w:color w:val="000000" w:themeColor="text1"/>
          </w:rPr>
          <w:delText>all seed sizes are equally cost</w:delText>
        </w:r>
        <w:r w:rsidR="0080160D" w:rsidDel="0080160D">
          <w:rPr>
            <w:color w:val="000000" w:themeColor="text1"/>
          </w:rPr>
          <w:delText>ly</w:delText>
        </w:r>
        <w:r w:rsidR="0080160D" w:rsidRPr="009972A0" w:rsidDel="0080160D">
          <w:rPr>
            <w:color w:val="000000" w:themeColor="text1"/>
          </w:rPr>
          <w:delText xml:space="preserve"> to produce</w:delText>
        </w:r>
        <w:commentRangeEnd w:id="13"/>
        <w:r w:rsidR="0080160D" w:rsidDel="0080160D">
          <w:rPr>
            <w:rStyle w:val="CommentReference"/>
          </w:rPr>
          <w:commentReference w:id="13"/>
        </w:r>
        <w:r w:rsidR="0080160D" w:rsidDel="0080160D">
          <w:rPr>
            <w:color w:val="000000" w:themeColor="text1"/>
          </w:rPr>
          <w:delText xml:space="preserve"> </w:delText>
        </w:r>
        <w:r w:rsidR="0080160D" w:rsidRPr="009972A0" w:rsidDel="0080160D">
          <w:rPr>
            <w:color w:val="000000" w:themeColor="text1"/>
          </w:rPr>
          <w:delText xml:space="preserve"> </w:delText>
        </w:r>
        <w:r w:rsidR="0080160D" w:rsidRPr="009972A0" w:rsidDel="0080160D">
          <w:rPr>
            <w:color w:val="000000" w:themeColor="text1"/>
          </w:rPr>
          <w:fldChar w:fldCharType="begin"/>
        </w:r>
        <w:r w:rsidR="0080160D" w:rsidRPr="009972A0" w:rsidDel="0080160D">
          <w:rPr>
            <w:color w:val="000000" w:themeColor="text1"/>
          </w:rPr>
          <w:del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factors problems involving essential resources or essential components of reproductive effort can be analyzed with an evolutionary application of Liebig’s law of the minimum. We explore life</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offspring harvest cost is smaller. Second, at the optimum, organisms balance multiple fitness</w:delInstrText>
        </w:r>
        <w:r w:rsidR="0080160D" w:rsidRPr="009972A0" w:rsidDel="0080160D">
          <w:rPr>
            <w:rFonts w:ascii="Cambria Math" w:hAnsi="Cambria Math" w:cs="Cambria Math"/>
            <w:color w:val="000000" w:themeColor="text1"/>
          </w:rPr>
          <w:delInstrText>‐</w:delInstrText>
        </w:r>
        <w:r w:rsidR="0080160D" w:rsidRPr="009972A0" w:rsidDel="0080160D">
          <w:rPr>
            <w:color w:val="000000" w:themeColor="text1"/>
          </w:rPr>
          <w:del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 strategies during transitions between favourable and unfavourable seasons. One of the model׳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delInstrText>
        </w:r>
        <w:r w:rsidR="0080160D" w:rsidRPr="009972A0" w:rsidDel="0080160D">
          <w:rPr>
            <w:color w:val="000000" w:themeColor="text1"/>
          </w:rPr>
          <w:fldChar w:fldCharType="separate"/>
        </w:r>
        <w:r w:rsidR="0080160D" w:rsidRPr="00181612" w:rsidDel="0080160D">
          <w:rPr>
            <w:rFonts w:cs="Times New Roman"/>
          </w:rPr>
          <w:delText xml:space="preserve">(Rosenheim </w:delText>
        </w:r>
        <w:r w:rsidR="0080160D" w:rsidRPr="00181612" w:rsidDel="0080160D">
          <w:rPr>
            <w:rFonts w:cs="Times New Roman"/>
            <w:i/>
            <w:iCs/>
          </w:rPr>
          <w:delText>et al.</w:delText>
        </w:r>
        <w:r w:rsidR="0080160D" w:rsidRPr="00181612" w:rsidDel="0080160D">
          <w:rPr>
            <w:rFonts w:cs="Times New Roman"/>
          </w:rPr>
          <w:delText xml:space="preserve"> 2010; Mironchenko &amp; Kozłowski 2014)</w:delText>
        </w:r>
        <w:r w:rsidR="0080160D" w:rsidRPr="009972A0" w:rsidDel="0080160D">
          <w:rPr>
            <w:color w:val="000000" w:themeColor="text1"/>
          </w:rPr>
          <w:fldChar w:fldCharType="end"/>
        </w:r>
      </w:del>
      <w:r w:rsidR="0080160D">
        <w:rPr>
          <w:color w:val="000000" w:themeColor="text1"/>
        </w:rPr>
        <w:t>.</w:t>
      </w:r>
    </w:p>
    <w:p w14:paraId="150A0883" w14:textId="77777777" w:rsidR="00FF1706" w:rsidRDefault="00FF1706" w:rsidP="00FF1706">
      <w:pPr>
        <w:pStyle w:val="Heading2"/>
      </w:pPr>
      <w:r w:rsidRPr="003C3342">
        <w:t>Shifts in accessory costs with plant size and age</w:t>
      </w:r>
    </w:p>
    <w:p w14:paraId="3CF54E4D" w14:textId="3295505C"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Pr="00181612">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Pr="00B110BA">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Pr="00181612">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cost components did not shift consistently with plant size, age, or</w:t>
      </w:r>
      <w:r>
        <w:t xml:space="preserve"> total reproductive investment</w:t>
      </w:r>
      <w:r w:rsidRPr="003C3342">
        <w:t xml:space="preserve"> (</w:t>
      </w:r>
      <w:r>
        <w:t>Supplementary Material</w:t>
      </w:r>
      <w:r w:rsidR="00261620">
        <w:t xml:space="preserve"> S16</w:t>
      </w:r>
      <w:r w:rsidRPr="003C3342">
        <w:t xml:space="preserve">). The consistent lack of shift in per seed accessory costs (or seedset, data not shown) with RE (or bud count, data not shown) </w:t>
      </w:r>
      <w:r>
        <w:t>surprised us</w:t>
      </w:r>
      <w:r w:rsidRPr="003C3342">
        <w:t xml:space="preserve">. There is a large literature on expected and observed trends in pollination and seedset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1718E5" w:rsidRPr="001718E5">
        <w:rPr>
          <w:rFonts w:cs="Times New Roman"/>
        </w:rPr>
        <w:t xml:space="preserve">(e.g. Primack 1987; Klinkhamer, de Jong &amp; de Bruyn 1989; Ohara &amp; Higashi 1994; </w:t>
      </w:r>
      <w:r w:rsidR="001718E5" w:rsidRPr="001718E5">
        <w:rPr>
          <w:rFonts w:cs="Times New Roman"/>
        </w:rPr>
        <w:lastRenderedPageBreak/>
        <w:t>Goulson et al. 1998)</w:t>
      </w:r>
      <w:ins w:id="14" w:author="Dr Elizabeth Wenk  [2]" w:date="2017-02-14T13:37:00Z">
        <w:r w:rsidR="00597EF7">
          <w:fldChar w:fldCharType="end"/>
        </w:r>
      </w:ins>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t>Supplementary Material</w:t>
      </w:r>
      <w:r w:rsidR="00261620">
        <w:t xml:space="preserve"> S16</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77777777" w:rsidR="00FF1706" w:rsidRDefault="00FF1706" w:rsidP="00FF1706">
      <w:r w:rsidRPr="003C3342">
        <w:t xml:space="preserve">Realistic estimates of </w:t>
      </w:r>
      <w:r>
        <w:t xml:space="preserve">RE </w:t>
      </w:r>
      <w:r w:rsidRPr="003C3342">
        <w:t xml:space="preserve">are essential </w:t>
      </w:r>
      <w:r>
        <w:t>for many research questions: 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Pr="00181612">
        <w:rPr>
          <w:rFonts w:cs="Times New Roman"/>
        </w:rPr>
        <w:t xml:space="preserve">(Fisher </w:t>
      </w:r>
      <w:r w:rsidRPr="00181612">
        <w:rPr>
          <w:rFonts w:cs="Times New Roman"/>
          <w:i/>
          <w:iCs/>
        </w:rPr>
        <w:t>et al.</w:t>
      </w:r>
      <w:r w:rsidRPr="00181612">
        <w:rPr>
          <w:rFonts w:cs="Times New Roman"/>
        </w:rPr>
        <w:t xml:space="preserve"> 2010; Falster </w:t>
      </w:r>
      <w:r w:rsidRPr="00181612">
        <w:rPr>
          <w:rFonts w:cs="Times New Roman"/>
          <w:i/>
          <w:iCs/>
        </w:rPr>
        <w:t>et al.</w:t>
      </w:r>
      <w:r w:rsidRPr="00181612">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Pr="00181612">
        <w:rPr>
          <w:rFonts w:cs="Times New Roman"/>
        </w:rPr>
        <w:t xml:space="preserve">(Garcia &amp; Ehrlen 2002; Miller </w:t>
      </w:r>
      <w:r w:rsidRPr="00181612">
        <w:rPr>
          <w:rFonts w:cs="Times New Roman"/>
          <w:i/>
          <w:iCs/>
        </w:rPr>
        <w:t>et al.</w:t>
      </w:r>
      <w:r w:rsidRPr="00181612">
        <w:rPr>
          <w:rFonts w:cs="Times New Roman"/>
        </w:rPr>
        <w:t xml:space="preserve"> 2012)</w:t>
      </w:r>
      <w:r>
        <w:fldChar w:fldCharType="end"/>
      </w:r>
      <w:r w:rsidRPr="003C3342">
        <w:t xml:space="preserve">. </w:t>
      </w:r>
      <w:r>
        <w:t>The current study, along with others, has shown that plants are allocating energy 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77777777" w:rsidR="002C42E5"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00261620">
        <w:t xml:space="preserve"> S17</w:t>
      </w:r>
      <w:r w:rsidRPr="003C3342">
        <w:t>)</w:t>
      </w:r>
      <w:r>
        <w:t xml:space="preserve">. In contrast total </w:t>
      </w:r>
      <w:r w:rsidRPr="003C3342">
        <w:t xml:space="preserve">investment in </w:t>
      </w:r>
      <w:r>
        <w:t>discarded</w:t>
      </w:r>
      <w:r w:rsidRPr="003C3342">
        <w:t xml:space="preserve"> tissues</w:t>
      </w:r>
      <w:r>
        <w:t xml:space="preserve"> (primarily </w:t>
      </w:r>
      <w:r w:rsidRPr="003C3342">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t>
      </w:r>
      <w:r w:rsidRPr="003C3342">
        <w:lastRenderedPageBreak/>
        <w:t xml:space="preserve">weight for the species </w:t>
      </w:r>
      <w:r>
        <w:t xml:space="preserve">would be </w:t>
      </w:r>
      <w:r w:rsidRPr="003C3342">
        <w:t>a manageable prospect</w:t>
      </w:r>
      <w:r w:rsidR="002C42E5">
        <w:t xml:space="preserve"> </w:t>
      </w:r>
      <w:r w:rsidR="002C42E5">
        <w:t>and give you a quite accurate estimate of total RE</w:t>
      </w:r>
      <w:r w:rsidR="002C42E5" w:rsidRPr="003C3342">
        <w:t>.</w:t>
      </w:r>
      <w:r w:rsidR="002C42E5">
        <w:t xml:space="preserve"> </w:t>
      </w:r>
    </w:p>
    <w:p w14:paraId="2655A659" w14:textId="77777777" w:rsidR="002C42E5" w:rsidRPr="003C3342" w:rsidRDefault="002C42E5" w:rsidP="002C42E5">
      <w:r>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Pr="00181612">
        <w:rPr>
          <w:rFonts w:cs="Times New Roman"/>
        </w:rPr>
        <w:t>(Shipley &amp; Dion 1992)</w:t>
      </w:r>
      <w:r>
        <w:fldChar w:fldCharType="end"/>
      </w:r>
      <w:r>
        <w:t>, seed count or seed investment must be determined for each individual for perennial species with relatively low seedset</w:t>
      </w:r>
      <w:r w:rsidRPr="003C3342">
        <w:t>.</w:t>
      </w:r>
    </w:p>
    <w:p w14:paraId="473E7F72" w14:textId="5A366732"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Therefore, although the number of initiated buds is</w:t>
      </w:r>
      <w:r w:rsidR="001718E5">
        <w:t xml:space="preserve"> reasonably</w:t>
      </w:r>
      <w:r w:rsidRPr="003C3342">
        <w:t xml:space="preserve"> well-predicted by plant size (for most species)</w:t>
      </w:r>
      <w:r w:rsidR="00261620">
        <w:t xml:space="preserve"> (Supplementary Material Table S18)</w:t>
      </w:r>
      <w:r w:rsidRPr="003C3342">
        <w:t xml:space="preserve"> and is in turn tightly correlated with total reproductive investment (for all species), t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Pr="00181612">
        <w:rPr>
          <w:rFonts w:cs="Times New Roman"/>
        </w:rPr>
        <w:t xml:space="preserve">(Herrera </w:t>
      </w:r>
      <w:r w:rsidRPr="00181612">
        <w:rPr>
          <w:rFonts w:cs="Times New Roman"/>
          <w:i/>
          <w:iCs/>
        </w:rPr>
        <w:t>et al.</w:t>
      </w:r>
      <w:r w:rsidRPr="00181612">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Pr="00181612">
        <w:rPr>
          <w:rFonts w:cs="Times New Roman"/>
        </w:rPr>
        <w:t xml:space="preserve">(Copland &amp; Whelan 1989; Mitchell 1997; Herrera </w:t>
      </w:r>
      <w:r w:rsidRPr="00181612">
        <w:rPr>
          <w:rFonts w:cs="Times New Roman"/>
          <w:i/>
          <w:iCs/>
        </w:rPr>
        <w:t>et al.</w:t>
      </w:r>
      <w:r w:rsidRPr="00181612">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t>Methodological c</w:t>
      </w:r>
      <w:r w:rsidR="00FF1706" w:rsidRPr="003C3342">
        <w:t>onsiderations</w:t>
      </w:r>
    </w:p>
    <w:p w14:paraId="3BDD726E" w14:textId="77777777"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181612">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w:t>
      </w:r>
      <w:r w:rsidRPr="003C3342">
        <w:lastRenderedPageBreak/>
        <w:t xml:space="preserve">total reproductive investment by ~20% for </w:t>
      </w:r>
      <w:r w:rsidRPr="003C3342">
        <w:rPr>
          <w:i/>
        </w:rPr>
        <w:t>Grevillea speciosa</w:t>
      </w:r>
      <w:r w:rsidRPr="003C3342">
        <w:t xml:space="preserve">, 10% for </w:t>
      </w:r>
      <w:r w:rsidRPr="003C3342">
        <w:rPr>
          <w:i/>
        </w:rPr>
        <w:t>Hakea teretifolia</w:t>
      </w:r>
      <w:r w:rsidRPr="003C3342">
        <w:t>, and well under 5% for the other two species</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Pr="000765E8">
        <w:rPr>
          <w:rFonts w:cs="Times New Roman"/>
        </w:rPr>
        <w:t xml:space="preserve">(Pyke 1983; Pyke </w:t>
      </w:r>
      <w:r w:rsidRPr="000765E8">
        <w:rPr>
          <w:rFonts w:cs="Times New Roman"/>
          <w:i/>
          <w:iCs/>
        </w:rPr>
        <w:t>et al.</w:t>
      </w:r>
      <w:r w:rsidRPr="000765E8">
        <w:rPr>
          <w:rFonts w:cs="Times New Roman"/>
        </w:rPr>
        <w:t xml:space="preserve"> 1993; Lloyd </w:t>
      </w:r>
      <w:r w:rsidRPr="000765E8">
        <w:rPr>
          <w:rFonts w:cs="Times New Roman"/>
          <w:i/>
          <w:iCs/>
        </w:rPr>
        <w:t>et al.</w:t>
      </w:r>
      <w:r w:rsidRPr="000765E8">
        <w:rPr>
          <w:rFonts w:cs="Times New Roman"/>
        </w:rPr>
        <w:t xml:space="preserve"> 2002)</w:t>
      </w:r>
      <w:r>
        <w:fldChar w:fldCharType="end"/>
      </w:r>
      <w:r>
        <w:t>.</w:t>
      </w:r>
    </w:p>
    <w:p w14:paraId="4BE9589D" w14:textId="0949EB4A" w:rsidR="004C4F4A" w:rsidRDefault="004C4F4A" w:rsidP="004C4F4A">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Pr="00181612">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181612">
        <w:rPr>
          <w:rFonts w:cs="Times New Roman"/>
        </w:rPr>
        <w:t xml:space="preserve">(Reekie &amp; Bazzaz 1987b; Ashman 1994; Rosenheim </w:t>
      </w:r>
      <w:r w:rsidRPr="00181612">
        <w:rPr>
          <w:rFonts w:cs="Times New Roman"/>
          <w:i/>
          <w:iCs/>
        </w:rPr>
        <w:t>et al.</w:t>
      </w:r>
      <w:r w:rsidRPr="00181612">
        <w:rPr>
          <w:rFonts w:cs="Times New Roman"/>
        </w:rPr>
        <w:t xml:space="preserve"> 2014)</w:t>
      </w:r>
      <w:r w:rsidRPr="003C3342">
        <w:fldChar w:fldCharType="end"/>
      </w:r>
      <w:r w:rsidRPr="003C3342">
        <w:t xml:space="preserve">, but also that all currencies yield similar results. </w:t>
      </w:r>
      <w:r>
        <w:t>For example, nectar production</w:t>
      </w:r>
      <w:r w:rsidR="00AE2EC8">
        <w:t>, in comparison to reproductive tissues such as seeds,</w:t>
      </w:r>
      <w:r>
        <w:t xml:space="preserve"> might seem relatively less expensive</w:t>
      </w:r>
      <w:r w:rsidR="00AE2EC8">
        <w:t>,</w:t>
      </w:r>
      <w:r>
        <w:t xml:space="preserve"> in units of P than in units of </w:t>
      </w:r>
      <w:r w:rsidR="00AE2EC8">
        <w:t>dry weight or energy</w:t>
      </w:r>
      <w:r>
        <w:t xml:space="preserve">, potentially relevant for a community growing on low P soils. </w:t>
      </w:r>
      <w:r w:rsidRPr="003C3342">
        <w:t xml:space="preserve">This is a direction for future investigations. </w:t>
      </w:r>
    </w:p>
    <w:p w14:paraId="7B13F351" w14:textId="1D9BB5E0" w:rsidR="00FF1706" w:rsidRDefault="00FF1706" w:rsidP="00FF1706">
      <w:r>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Pr="00181612">
        <w:rPr>
          <w:rFonts w:cs="Times New Roman"/>
        </w:rPr>
        <w:t>(Cohen 1976; Reekie &amp; Bazzaz 1987a; Wesselingh 2007)</w:t>
      </w:r>
      <w:r>
        <w:fldChar w:fldCharType="end"/>
      </w:r>
      <w:r>
        <w:t>. It can be argued that their dry mass is not a fair measure of cost, with some of it being paid back from their own photosynthesis. Against this, it can be argued that all the plant's photosynthesis should be 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77777777"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Pr="00181612">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Pr="00181612">
        <w:rPr>
          <w:rFonts w:cs="Times New Roman"/>
        </w:rPr>
        <w:t xml:space="preserve">(Rosenheim </w:t>
      </w:r>
      <w:r w:rsidRPr="00181612">
        <w:rPr>
          <w:rFonts w:cs="Times New Roman"/>
          <w:i/>
          <w:iCs/>
        </w:rPr>
        <w:t>et al.</w:t>
      </w:r>
      <w:r w:rsidRPr="00181612">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w:t>
      </w:r>
      <w:r w:rsidRPr="008A6743">
        <w:rPr>
          <w:color w:val="000000" w:themeColor="text1"/>
        </w:rPr>
        <w:lastRenderedPageBreak/>
        <w:t xml:space="preserve">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Pr="00181612">
        <w:rPr>
          <w:rFonts w:cs="Times New Roman"/>
        </w:rPr>
        <w:t xml:space="preserve">(Haig &amp; Westoby 1988; Rosenheim </w:t>
      </w:r>
      <w:r w:rsidRPr="00181612">
        <w:rPr>
          <w:rFonts w:cs="Times New Roman"/>
          <w:i/>
          <w:iCs/>
        </w:rPr>
        <w:t>et al.</w:t>
      </w:r>
      <w:r w:rsidRPr="00181612">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Pr="00181612">
        <w:rPr>
          <w:rFonts w:cs="Times New Roman"/>
        </w:rPr>
        <w:t xml:space="preserve">(Mock &amp; Forbes 1995; Burd </w:t>
      </w:r>
      <w:r w:rsidRPr="00181612">
        <w:rPr>
          <w:rFonts w:cs="Times New Roman"/>
          <w:i/>
          <w:iCs/>
        </w:rPr>
        <w:t>et al.</w:t>
      </w:r>
      <w:r w:rsidRPr="00181612">
        <w:rPr>
          <w:rFonts w:cs="Times New Roman"/>
        </w:rPr>
        <w:t xml:space="preserve"> 2009; Schreiber </w:t>
      </w:r>
      <w:r w:rsidRPr="00181612">
        <w:rPr>
          <w:rFonts w:cs="Times New Roman"/>
          <w:i/>
          <w:iCs/>
        </w:rPr>
        <w:t>et al.</w:t>
      </w:r>
      <w:r w:rsidRPr="00181612">
        <w:rPr>
          <w:rFonts w:cs="Times New Roman"/>
        </w:rPr>
        <w:t xml:space="preserve"> 2015; Rosenheim </w:t>
      </w:r>
      <w:r w:rsidRPr="00181612">
        <w:rPr>
          <w:rFonts w:cs="Times New Roman"/>
          <w:i/>
          <w:iCs/>
        </w:rPr>
        <w:t>et al.</w:t>
      </w:r>
      <w:r w:rsidRPr="00181612">
        <w:rPr>
          <w:rFonts w:cs="Times New Roman"/>
        </w:rPr>
        <w:t xml:space="preserve"> 2015)</w:t>
      </w:r>
      <w:r w:rsidRPr="008A6743">
        <w:rPr>
          <w:color w:val="000000" w:themeColor="text1"/>
        </w:rPr>
        <w:fldChar w:fldCharType="end"/>
      </w:r>
      <w:r w:rsidRPr="008A6743">
        <w:rPr>
          <w:color w:val="000000" w:themeColor="text1"/>
        </w:rPr>
        <w:t xml:space="preserve">. </w:t>
      </w:r>
    </w:p>
    <w:p w14:paraId="598668DA" w14:textId="77777777" w:rsidR="00FF1706" w:rsidRPr="003C3342" w:rsidRDefault="00FF1706" w:rsidP="00FF1706"/>
    <w:p w14:paraId="14716889" w14:textId="3AF4467D" w:rsidR="00FF1706" w:rsidRDefault="00FF1706" w:rsidP="00FF1706">
      <w:commentRangeStart w:id="15"/>
      <w:r w:rsidRPr="003C3342">
        <w:t xml:space="preserve">The coastal heath community in eastern Australia has been </w:t>
      </w:r>
      <w:r>
        <w:t>often</w:t>
      </w:r>
      <w:r w:rsidRPr="003C3342">
        <w:t xml:space="preserve"> studied, both as a focal point for data collection on trait ecology and because of a general interest in the family Proteaceae, a dominant in this and many nearby communities</w:t>
      </w:r>
      <w:r>
        <w:t>. Seven</w:t>
      </w:r>
      <w:r w:rsidRPr="003C3342">
        <w:t xml:space="preserve"> of the 14 species in this study are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and to produce large woody fruits designed to allow seeds to withstand the frequent fires and then germinate following fire. Five species of </w:t>
      </w:r>
      <w:r w:rsidRPr="003C3342">
        <w:rPr>
          <w:i/>
        </w:rPr>
        <w:t>G</w:t>
      </w:r>
      <w:r>
        <w:rPr>
          <w:i/>
        </w:rPr>
        <w:t>r</w:t>
      </w:r>
      <w:r w:rsidRPr="003C3342">
        <w:rPr>
          <w:i/>
        </w:rPr>
        <w:t xml:space="preserve">evillea </w:t>
      </w:r>
      <w:r w:rsidRPr="003C3342">
        <w:t xml:space="preserve">studied in communities nearby had fruit set between 1.5-9.6% </w:t>
      </w:r>
      <w:r w:rsidRPr="003C3342">
        <w:fldChar w:fldCharType="begin"/>
      </w:r>
      <w:r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181612">
        <w:rPr>
          <w:rFonts w:cs="Times New Roman"/>
        </w:rPr>
        <w:t xml:space="preserve">(Hermanutz </w:t>
      </w:r>
      <w:r w:rsidRPr="00181612">
        <w:rPr>
          <w:rFonts w:cs="Times New Roman"/>
          <w:i/>
          <w:iCs/>
        </w:rPr>
        <w:t>et al.</w:t>
      </w:r>
      <w:r w:rsidRPr="00181612">
        <w:rPr>
          <w:rFonts w:cs="Times New Roman"/>
        </w:rPr>
        <w:t xml:space="preserve"> 1998)</w:t>
      </w:r>
      <w:r w:rsidRPr="003C3342">
        <w:fldChar w:fldCharType="end"/>
      </w:r>
      <w:r w:rsidRPr="003C3342">
        <w:t xml:space="preserve">, similar to the seedset of the two species growing at our study site (Table 1). </w:t>
      </w:r>
      <w:r w:rsidRPr="003C3342">
        <w:rPr>
          <w:i/>
        </w:rPr>
        <w:t>Banksia ericifolia</w:t>
      </w:r>
      <w:r w:rsidRPr="003C3342">
        <w:t xml:space="preserve">, </w:t>
      </w:r>
      <w:r w:rsidRPr="003C3342">
        <w:rPr>
          <w:i/>
        </w:rPr>
        <w:t>Hakea teretifolia</w:t>
      </w:r>
      <w:r w:rsidRPr="003C3342">
        <w:t xml:space="preserve">, and </w:t>
      </w:r>
      <w:r w:rsidRPr="003C3342">
        <w:rPr>
          <w:i/>
        </w:rPr>
        <w:t>Petrophile pulchella</w:t>
      </w:r>
      <w:r w:rsidRPr="003C3342">
        <w:t xml:space="preserve"> all have fire-resistant fruits, and </w:t>
      </w:r>
      <w:r w:rsidRPr="003C3342">
        <w:rPr>
          <w:i/>
        </w:rPr>
        <w:t>Banksia</w:t>
      </w:r>
      <w:r w:rsidRPr="003C3342">
        <w:t xml:space="preserve"> </w:t>
      </w:r>
      <w:r w:rsidRPr="003C3342">
        <w:rPr>
          <w:i/>
        </w:rPr>
        <w:t>ericifolia</w:t>
      </w:r>
      <w:r w:rsidRPr="003C3342">
        <w:t xml:space="preserve"> and </w:t>
      </w:r>
      <w:r w:rsidRPr="003C3342">
        <w:rPr>
          <w:i/>
        </w:rPr>
        <w:t>Hakea</w:t>
      </w:r>
      <w:r w:rsidRPr="003C3342">
        <w:t xml:space="preserve"> </w:t>
      </w:r>
      <w:r w:rsidRPr="003C3342">
        <w:rPr>
          <w:i/>
        </w:rPr>
        <w:t>teretifolia</w:t>
      </w:r>
      <w:r w:rsidRPr="003C3342">
        <w:t xml:space="preserve"> have the largest seeds and </w:t>
      </w:r>
      <w:r w:rsidR="002B16C2" w:rsidRPr="003C3342">
        <w:rPr>
          <w:i/>
        </w:rPr>
        <w:t>Banksia</w:t>
      </w:r>
      <w:r w:rsidR="002B16C2" w:rsidRPr="003C3342">
        <w:t xml:space="preserve"> </w:t>
      </w:r>
      <w:r w:rsidR="002B16C2" w:rsidRPr="003C3342">
        <w:rPr>
          <w:i/>
        </w:rPr>
        <w:t>ericifolia</w:t>
      </w:r>
      <w:r w:rsidR="002B16C2" w:rsidRPr="003C3342">
        <w:t xml:space="preserve"> </w:t>
      </w:r>
      <w:r w:rsidR="002B16C2">
        <w:t xml:space="preserve">and </w:t>
      </w:r>
      <w:r w:rsidR="002B16C2" w:rsidRPr="003C3342">
        <w:rPr>
          <w:i/>
        </w:rPr>
        <w:t>Petrophile pulchella</w:t>
      </w:r>
      <w:r w:rsidR="002B16C2" w:rsidRPr="003C3342">
        <w:t xml:space="preserve"> </w:t>
      </w:r>
      <w:r>
        <w:t xml:space="preserve">the </w:t>
      </w:r>
      <w:r w:rsidRPr="003C3342">
        <w:t xml:space="preserve">greatest packaging and dispersal investment among the species in this study. </w:t>
      </w:r>
      <w:r>
        <w:t>A</w:t>
      </w:r>
      <w:r w:rsidRPr="003C3342">
        <w:t xml:space="preserve">lthough none of the species included in the study are explicitly masting species, the two cone-producing species, </w:t>
      </w:r>
      <w:r w:rsidRPr="003C3342">
        <w:rPr>
          <w:i/>
        </w:rPr>
        <w:t>Banksia</w:t>
      </w:r>
      <w:r w:rsidRPr="003C3342">
        <w:t xml:space="preserve"> </w:t>
      </w:r>
      <w:r w:rsidRPr="003C3342">
        <w:rPr>
          <w:i/>
        </w:rPr>
        <w:t>ericifolia</w:t>
      </w:r>
      <w:r w:rsidRPr="003C3342">
        <w:t xml:space="preserve"> and </w:t>
      </w:r>
      <w:r w:rsidRPr="003C3342">
        <w:rPr>
          <w:i/>
        </w:rPr>
        <w:t>Petrophile</w:t>
      </w:r>
      <w:r>
        <w:rPr>
          <w:i/>
        </w:rPr>
        <w:t xml:space="preserve"> </w:t>
      </w:r>
      <w:r w:rsidRPr="003C3342">
        <w:rPr>
          <w:i/>
        </w:rPr>
        <w:t>pulchella</w:t>
      </w:r>
      <w:r w:rsidRPr="003C3342">
        <w:t xml:space="preserve">, do not form seeds </w:t>
      </w:r>
      <w:r>
        <w:t>every</w:t>
      </w:r>
      <w:r w:rsidRPr="003C3342">
        <w:t xml:space="preserve"> year (pers. obs.). This is shown at the population level by the large number of reproductively mature individuals that do not produce any seeds – or sometimes even any buds – in a given year. </w:t>
      </w:r>
      <w:commentRangeStart w:id="16"/>
      <w:r w:rsidRPr="003C3342">
        <w:t xml:space="preserve">As has been shown in other species of </w:t>
      </w:r>
      <w:r w:rsidRPr="003C3342">
        <w:rPr>
          <w:i/>
        </w:rPr>
        <w:t>Banksia</w:t>
      </w:r>
      <w:r w:rsidRPr="003C3342">
        <w:t xml:space="preserve"> </w:t>
      </w:r>
      <w:r w:rsidRPr="003C3342">
        <w:fldChar w:fldCharType="begin"/>
      </w:r>
      <w:r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Pr="003C3342">
        <w:fldChar w:fldCharType="separate"/>
      </w:r>
      <w:r w:rsidRPr="00181612">
        <w:rPr>
          <w:rFonts w:cs="Times New Roman"/>
        </w:rPr>
        <w:t>(Copland &amp; Whelan 1989)</w:t>
      </w:r>
      <w:r w:rsidRPr="003C3342">
        <w:fldChar w:fldCharType="end"/>
      </w:r>
      <w:r w:rsidRPr="003C3342">
        <w:t xml:space="preserve">, the inter-annual variability in seed production for these species may be due to resource limitation in the year following seed production. </w:t>
      </w:r>
      <w:commentRangeEnd w:id="16"/>
      <w:r>
        <w:rPr>
          <w:rStyle w:val="CommentReference"/>
        </w:rPr>
        <w:commentReference w:id="16"/>
      </w:r>
      <w:commentRangeEnd w:id="15"/>
      <w:r w:rsidR="002B16C2">
        <w:rPr>
          <w:rStyle w:val="CommentReference"/>
        </w:rPr>
        <w:commentReference w:id="15"/>
      </w:r>
    </w:p>
    <w:p w14:paraId="5DC4147A" w14:textId="77777777" w:rsidR="00FF1706" w:rsidRDefault="00FF1706" w:rsidP="00FF1706">
      <w:pPr>
        <w:pStyle w:val="Heading2"/>
      </w:pPr>
      <w:r>
        <w:lastRenderedPageBreak/>
        <w:t>Conclusions</w:t>
      </w:r>
    </w:p>
    <w:p w14:paraId="46527BD0" w14:textId="432F46E5" w:rsidR="00FF1706" w:rsidRDefault="00FF1706" w:rsidP="00FF1706">
      <w:r w:rsidRPr="003C3342">
        <w:t xml:space="preserve">In summary, the 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leading to a trade-off between the cost </w:t>
      </w:r>
      <w:ins w:id="17" w:author="Dr Elizabeth Wenk  [2]" w:date="2017-02-14T14:15:00Z">
        <w:r w:rsidR="00AE2EC8">
          <w:t xml:space="preserve">of </w:t>
        </w:r>
      </w:ins>
      <w:r>
        <w:t xml:space="preserve">pollen-attraction tissues and ovule count. Large-seeded, low seedset species have proportionally less costly pollen-attraction tissues and on average produce a proportionally larger excess of ovules relative to the seeds they are able to provision. </w:t>
      </w:r>
    </w:p>
    <w:p w14:paraId="325B5F28" w14:textId="645CCF59" w:rsidR="004F6B2C" w:rsidRDefault="004F6B2C" w:rsidP="000C4B85">
      <w:pPr>
        <w:pStyle w:val="Heading1"/>
      </w:pPr>
      <w:r w:rsidRPr="003C3342">
        <w:rPr>
          <w:rFonts w:cs="Times New Roman"/>
        </w:rPr>
        <w:t>References</w:t>
      </w:r>
    </w:p>
    <w:p w14:paraId="70ED3879" w14:textId="77777777" w:rsidR="001718E5" w:rsidRDefault="000C4B85" w:rsidP="001718E5">
      <w:pPr>
        <w:pStyle w:val="Bibliography"/>
      </w:pPr>
      <w:r>
        <w:fldChar w:fldCharType="begin"/>
      </w:r>
      <w:ins w:id="18" w:author="Dr Elizabeth Wenk  [3]" w:date="2017-02-14T13:43:00Z">
        <w:r w:rsidR="00597EF7">
          <w:instrText xml:space="preserve"> ADDIN ZOTERO_BIBL {"custom":[]} CSL_BIBLIOGRAPHY </w:instrText>
        </w:r>
      </w:ins>
      <w:del w:id="19" w:author="Dr Elizabeth Wenk  [3]" w:date="2017-02-14T13:43:00Z">
        <w:r w:rsidDel="00597EF7">
          <w:delInstrText xml:space="preserve"> ADDIN ZOTERO_BIBL {"custom":[]} CSL_BIBLIOGRAPHY </w:delInstrText>
        </w:r>
      </w:del>
      <w:r>
        <w:fldChar w:fldCharType="separate"/>
      </w:r>
      <w:r w:rsidR="001718E5">
        <w:t xml:space="preserve">Ashman, T. (1994) Reproductive allocation in hermaphrodite and female plants of </w:t>
      </w:r>
      <w:r w:rsidR="001718E5">
        <w:rPr>
          <w:i/>
          <w:iCs/>
        </w:rPr>
        <w:t>Sidalcea oregana</w:t>
      </w:r>
      <w:r w:rsidR="001718E5">
        <w:t xml:space="preserve"> ssp </w:t>
      </w:r>
      <w:r w:rsidR="001718E5">
        <w:rPr>
          <w:i/>
          <w:iCs/>
        </w:rPr>
        <w:t>spicata</w:t>
      </w:r>
      <w:r w:rsidR="001718E5">
        <w:t xml:space="preserve"> (Malvaceae) using 4 currencies. </w:t>
      </w:r>
      <w:r w:rsidR="001718E5">
        <w:rPr>
          <w:i/>
          <w:iCs/>
        </w:rPr>
        <w:t>American Journal of Botany</w:t>
      </w:r>
      <w:r w:rsidR="001718E5">
        <w:t xml:space="preserve">, </w:t>
      </w:r>
      <w:r w:rsidR="001718E5">
        <w:rPr>
          <w:b/>
          <w:bCs/>
        </w:rPr>
        <w:t>81</w:t>
      </w:r>
      <w:r w:rsidR="001718E5">
        <w:t>, 433–438.</w:t>
      </w:r>
    </w:p>
    <w:p w14:paraId="579C5E5C" w14:textId="77777777" w:rsidR="001718E5" w:rsidRDefault="001718E5" w:rsidP="001718E5">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24DCD88C" w14:textId="77777777" w:rsidR="001718E5" w:rsidRDefault="001718E5" w:rsidP="001718E5">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476C46A1" w14:textId="77777777" w:rsidR="001718E5" w:rsidRDefault="001718E5" w:rsidP="001718E5">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1FDE6B2D" w14:textId="77777777" w:rsidR="001718E5" w:rsidRDefault="001718E5" w:rsidP="001718E5">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32C26B46" w14:textId="77777777" w:rsidR="001718E5" w:rsidRDefault="001718E5" w:rsidP="001718E5">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679A32AC" w14:textId="77777777" w:rsidR="001718E5" w:rsidRDefault="001718E5" w:rsidP="001718E5">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2196CCF3" w14:textId="77777777" w:rsidR="001718E5" w:rsidRDefault="001718E5" w:rsidP="001718E5">
      <w:pPr>
        <w:pStyle w:val="Bibliography"/>
      </w:pPr>
      <w:r>
        <w:lastRenderedPageBreak/>
        <w:t xml:space="preserve">Burd, M. (2016) Pollen Limitation Is Common-Should It Be? </w:t>
      </w:r>
      <w:r>
        <w:rPr>
          <w:i/>
          <w:iCs/>
        </w:rPr>
        <w:t>The American Naturalist</w:t>
      </w:r>
      <w:r>
        <w:t xml:space="preserve">, </w:t>
      </w:r>
      <w:r>
        <w:rPr>
          <w:b/>
          <w:bCs/>
        </w:rPr>
        <w:t>187</w:t>
      </w:r>
      <w:r>
        <w:t>, 388–396.</w:t>
      </w:r>
    </w:p>
    <w:p w14:paraId="31413F4D" w14:textId="77777777" w:rsidR="001718E5" w:rsidRDefault="001718E5" w:rsidP="001718E5">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2F262937" w14:textId="77777777" w:rsidR="001718E5" w:rsidRDefault="001718E5" w:rsidP="001718E5">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6607FE51" w14:textId="77777777" w:rsidR="001718E5" w:rsidRDefault="001718E5" w:rsidP="001718E5">
      <w:pPr>
        <w:pStyle w:val="Bibliography"/>
      </w:pPr>
      <w:r>
        <w:t xml:space="preserve">Cohen, D. (1976) The optimal timing of reproduction. </w:t>
      </w:r>
      <w:r>
        <w:rPr>
          <w:i/>
          <w:iCs/>
        </w:rPr>
        <w:t>The American Naturalist</w:t>
      </w:r>
      <w:r>
        <w:t xml:space="preserve">, </w:t>
      </w:r>
      <w:r>
        <w:rPr>
          <w:b/>
          <w:bCs/>
        </w:rPr>
        <w:t>110</w:t>
      </w:r>
      <w:r>
        <w:t>, 801.</w:t>
      </w:r>
    </w:p>
    <w:p w14:paraId="5BB4535F" w14:textId="77777777" w:rsidR="001718E5" w:rsidRDefault="001718E5" w:rsidP="001718E5">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2FEF5D92" w14:textId="77777777" w:rsidR="001718E5" w:rsidRDefault="001718E5" w:rsidP="001718E5">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0CE57FC3" w14:textId="77777777" w:rsidR="001718E5" w:rsidRDefault="001718E5" w:rsidP="001718E5">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5B630786" w14:textId="77777777" w:rsidR="001718E5" w:rsidRDefault="001718E5" w:rsidP="001718E5">
      <w:pPr>
        <w:pStyle w:val="Bibliography"/>
      </w:pPr>
      <w:r>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0124758D" w14:textId="77777777" w:rsidR="001718E5" w:rsidRDefault="001718E5" w:rsidP="001718E5">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6EBE5BD7" w14:textId="77777777" w:rsidR="001718E5" w:rsidRDefault="001718E5" w:rsidP="001718E5">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17D63B19" w14:textId="77777777" w:rsidR="001718E5" w:rsidRDefault="001718E5" w:rsidP="001718E5">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10A5F3FE" w14:textId="77777777" w:rsidR="001718E5" w:rsidRDefault="001718E5" w:rsidP="001718E5">
      <w:pPr>
        <w:pStyle w:val="Bibliography"/>
      </w:pPr>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p>
    <w:p w14:paraId="498E1CCE" w14:textId="77777777" w:rsidR="001718E5" w:rsidRDefault="001718E5" w:rsidP="001718E5">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6BF3FA40" w14:textId="77777777" w:rsidR="001718E5" w:rsidRDefault="001718E5" w:rsidP="001718E5">
      <w:pPr>
        <w:pStyle w:val="Bibliography"/>
      </w:pPr>
      <w:r>
        <w:t xml:space="preserve">Haig, D. &amp; Westoby, M. (1988) On limits to seed production. </w:t>
      </w:r>
      <w:r>
        <w:rPr>
          <w:i/>
          <w:iCs/>
        </w:rPr>
        <w:t>American Naturalist</w:t>
      </w:r>
      <w:r>
        <w:t xml:space="preserve">, </w:t>
      </w:r>
      <w:r>
        <w:rPr>
          <w:b/>
          <w:bCs/>
        </w:rPr>
        <w:t>131</w:t>
      </w:r>
      <w:r>
        <w:t>, 757–759.</w:t>
      </w:r>
    </w:p>
    <w:p w14:paraId="09D46D47" w14:textId="77777777" w:rsidR="001718E5" w:rsidRDefault="001718E5" w:rsidP="001718E5">
      <w:pPr>
        <w:pStyle w:val="Bibliography"/>
      </w:pPr>
      <w:r>
        <w:t xml:space="preserve">Harder, L.D. &amp; Barrett, S.C.H. (2006) </w:t>
      </w:r>
      <w:r>
        <w:rPr>
          <w:i/>
          <w:iCs/>
        </w:rPr>
        <w:t>Ecology and Evolution of Flowers</w:t>
      </w:r>
      <w:r>
        <w:t>. Oxford University Press.</w:t>
      </w:r>
    </w:p>
    <w:p w14:paraId="3570F25E" w14:textId="77777777" w:rsidR="001718E5" w:rsidRDefault="001718E5" w:rsidP="001718E5">
      <w:pPr>
        <w:pStyle w:val="Bibliography"/>
      </w:pPr>
      <w:r>
        <w:t xml:space="preserve">Harder, L.D. &amp; Johnson, S.D. (2009) Darwin’s beautiful contrivances: evolutionary and functional evidence for floral adaptation. </w:t>
      </w:r>
      <w:r>
        <w:rPr>
          <w:i/>
          <w:iCs/>
        </w:rPr>
        <w:t>New Phytologist</w:t>
      </w:r>
      <w:r>
        <w:t xml:space="preserve">, </w:t>
      </w:r>
      <w:r>
        <w:rPr>
          <w:b/>
          <w:bCs/>
        </w:rPr>
        <w:t>183</w:t>
      </w:r>
      <w:r>
        <w:t>, 530–545.</w:t>
      </w:r>
    </w:p>
    <w:p w14:paraId="490ED51E" w14:textId="77777777" w:rsidR="001718E5" w:rsidRDefault="001718E5" w:rsidP="001718E5">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912B8FD" w14:textId="77777777" w:rsidR="001718E5" w:rsidRDefault="001718E5" w:rsidP="001718E5">
      <w:pPr>
        <w:pStyle w:val="Bibliography"/>
      </w:pPr>
      <w:r>
        <w:lastRenderedPageBreak/>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p>
    <w:p w14:paraId="3E4F9AA0" w14:textId="77777777" w:rsidR="001718E5" w:rsidRDefault="001718E5" w:rsidP="001718E5">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0EEBC85D" w14:textId="77777777" w:rsidR="001718E5" w:rsidRDefault="001718E5" w:rsidP="001718E5">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06726245" w14:textId="77777777" w:rsidR="001718E5" w:rsidRDefault="001718E5" w:rsidP="001718E5">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6D30934E" w14:textId="77777777" w:rsidR="001718E5" w:rsidRDefault="001718E5" w:rsidP="001718E5">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7B9017E9" w14:textId="77777777" w:rsidR="001718E5" w:rsidRDefault="001718E5" w:rsidP="001718E5">
      <w:pPr>
        <w:pStyle w:val="Bibliography"/>
      </w:pPr>
      <w:r>
        <w:t xml:space="preserve">Kelly, D. (1994) The evolutionary ecology of mast seeding. </w:t>
      </w:r>
      <w:r>
        <w:rPr>
          <w:i/>
          <w:iCs/>
        </w:rPr>
        <w:t>Trends in Ecology &amp; Evolution</w:t>
      </w:r>
      <w:r>
        <w:t xml:space="preserve">, </w:t>
      </w:r>
      <w:r>
        <w:rPr>
          <w:b/>
          <w:bCs/>
        </w:rPr>
        <w:t>9</w:t>
      </w:r>
      <w:r>
        <w:t>, 465–470.</w:t>
      </w:r>
    </w:p>
    <w:p w14:paraId="61F23A28" w14:textId="77777777" w:rsidR="001718E5" w:rsidRDefault="001718E5" w:rsidP="001718E5">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24ADFBC1" w14:textId="77777777" w:rsidR="001718E5" w:rsidRDefault="001718E5" w:rsidP="001718E5">
      <w:pPr>
        <w:pStyle w:val="Bibliography"/>
      </w:pPr>
      <w:r>
        <w:t xml:space="preserve">Klinkhamer, P.G.L., de Jong, T.J. &amp; de Bruyn, G.-J. (1989) Plant Size and Pollinator Visitation in Cynoglossum Officinale. </w:t>
      </w:r>
      <w:r>
        <w:rPr>
          <w:i/>
          <w:iCs/>
        </w:rPr>
        <w:t>Oikos</w:t>
      </w:r>
      <w:r>
        <w:t xml:space="preserve">, </w:t>
      </w:r>
      <w:r>
        <w:rPr>
          <w:b/>
          <w:bCs/>
        </w:rPr>
        <w:t>54</w:t>
      </w:r>
      <w:r>
        <w:t>, 201–204.</w:t>
      </w:r>
    </w:p>
    <w:p w14:paraId="419FF22E" w14:textId="77777777" w:rsidR="001718E5" w:rsidRDefault="001718E5" w:rsidP="001718E5">
      <w:pPr>
        <w:pStyle w:val="Bibliography"/>
      </w:pPr>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p>
    <w:p w14:paraId="301AAB19" w14:textId="77777777" w:rsidR="001718E5" w:rsidRDefault="001718E5" w:rsidP="001718E5">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0A22B680" w14:textId="77777777" w:rsidR="001718E5" w:rsidRDefault="001718E5" w:rsidP="001718E5">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70C00CDC" w14:textId="77777777" w:rsidR="001718E5" w:rsidRDefault="001718E5" w:rsidP="001718E5">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12BA5540" w14:textId="77777777" w:rsidR="001718E5" w:rsidRDefault="001718E5" w:rsidP="001718E5">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11653F83" w14:textId="77777777" w:rsidR="001718E5" w:rsidRDefault="001718E5" w:rsidP="001718E5">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74422E19" w14:textId="77777777" w:rsidR="001718E5" w:rsidRDefault="001718E5" w:rsidP="001718E5">
      <w:pPr>
        <w:pStyle w:val="Bibliography"/>
      </w:pPr>
      <w:r>
        <w:t xml:space="preserve">Lord, J.M. &amp; Westoby, M. (2006) Accessory costs of seed production. </w:t>
      </w:r>
      <w:r>
        <w:rPr>
          <w:i/>
          <w:iCs/>
        </w:rPr>
        <w:t>Oecologia</w:t>
      </w:r>
      <w:r>
        <w:t xml:space="preserve">, </w:t>
      </w:r>
      <w:r>
        <w:rPr>
          <w:b/>
          <w:bCs/>
        </w:rPr>
        <w:t>150</w:t>
      </w:r>
      <w:r>
        <w:t>, 310–317.</w:t>
      </w:r>
    </w:p>
    <w:p w14:paraId="29EF670D" w14:textId="77777777" w:rsidR="001718E5" w:rsidRDefault="001718E5" w:rsidP="001718E5">
      <w:pPr>
        <w:pStyle w:val="Bibliography"/>
      </w:pPr>
      <w:r>
        <w:lastRenderedPageBreak/>
        <w:t xml:space="preserve">Lord, J.M. &amp; Westoby, M. (2012) Accessory costs of seed production and the evolution of angiosperms. </w:t>
      </w:r>
      <w:r>
        <w:rPr>
          <w:i/>
          <w:iCs/>
        </w:rPr>
        <w:t>Evolution</w:t>
      </w:r>
      <w:r>
        <w:t xml:space="preserve">, </w:t>
      </w:r>
      <w:r>
        <w:rPr>
          <w:b/>
          <w:bCs/>
        </w:rPr>
        <w:t>66</w:t>
      </w:r>
      <w:r>
        <w:t>, 200–210.</w:t>
      </w:r>
    </w:p>
    <w:p w14:paraId="60511BD6" w14:textId="77777777" w:rsidR="001718E5" w:rsidRDefault="001718E5" w:rsidP="001718E5">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22A5D0D6" w14:textId="77777777" w:rsidR="001718E5" w:rsidRDefault="001718E5" w:rsidP="001718E5">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4E497164" w14:textId="77777777" w:rsidR="001718E5" w:rsidRDefault="001718E5" w:rsidP="001718E5">
      <w:pPr>
        <w:pStyle w:val="Bibliography"/>
      </w:pPr>
      <w:r>
        <w:t xml:space="preserve">Mironchenko, A. &amp; Kozłowski, J. (2014) Optimal allocation patterns and optimal seed mass of a perennial plant. </w:t>
      </w:r>
      <w:r>
        <w:rPr>
          <w:i/>
          <w:iCs/>
        </w:rPr>
        <w:t>Journal of Theoretical Biology</w:t>
      </w:r>
      <w:r>
        <w:t xml:space="preserve">, </w:t>
      </w:r>
      <w:r>
        <w:rPr>
          <w:b/>
          <w:bCs/>
        </w:rPr>
        <w:t>354</w:t>
      </w:r>
      <w:r>
        <w:t>, 12–24.</w:t>
      </w:r>
    </w:p>
    <w:p w14:paraId="728FE663" w14:textId="77777777" w:rsidR="001718E5" w:rsidRDefault="001718E5" w:rsidP="001718E5">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158654BC" w14:textId="77777777" w:rsidR="001718E5" w:rsidRDefault="001718E5" w:rsidP="001718E5">
      <w:pPr>
        <w:pStyle w:val="Bibliography"/>
      </w:pPr>
      <w:r>
        <w:t xml:space="preserve">Mock, D.W. &amp; Forbes, L.S. (1995) The evolution of parental optimism. </w:t>
      </w:r>
      <w:r>
        <w:rPr>
          <w:i/>
          <w:iCs/>
        </w:rPr>
        <w:t>Trends in Ecology &amp; Evolution</w:t>
      </w:r>
      <w:r>
        <w:t xml:space="preserve">, </w:t>
      </w:r>
      <w:r>
        <w:rPr>
          <w:b/>
          <w:bCs/>
        </w:rPr>
        <w:t>10</w:t>
      </w:r>
      <w:r>
        <w:t>, 130–134.</w:t>
      </w:r>
    </w:p>
    <w:p w14:paraId="5D6D7202" w14:textId="77777777" w:rsidR="001718E5" w:rsidRDefault="001718E5" w:rsidP="001718E5">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4ABB9C07" w14:textId="77777777" w:rsidR="001718E5" w:rsidRDefault="001718E5" w:rsidP="001718E5">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1A5DA890" w14:textId="77777777" w:rsidR="001718E5" w:rsidRDefault="001718E5" w:rsidP="001718E5">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161864FF" w14:textId="77777777" w:rsidR="001718E5" w:rsidRDefault="001718E5" w:rsidP="001718E5">
      <w:pPr>
        <w:pStyle w:val="Bibliography"/>
      </w:pPr>
      <w:r>
        <w:t xml:space="preserve">Moles, A.T. &amp; Westoby, M. (2006) Seed size and plant strategy across the whole life cycle. </w:t>
      </w:r>
      <w:r>
        <w:rPr>
          <w:i/>
          <w:iCs/>
        </w:rPr>
        <w:t>Oikos</w:t>
      </w:r>
      <w:r>
        <w:t xml:space="preserve">, </w:t>
      </w:r>
      <w:r>
        <w:rPr>
          <w:b/>
          <w:bCs/>
        </w:rPr>
        <w:t>113</w:t>
      </w:r>
      <w:r>
        <w:t>, 91–105.</w:t>
      </w:r>
    </w:p>
    <w:p w14:paraId="40E74575" w14:textId="77777777" w:rsidR="001718E5" w:rsidRDefault="001718E5" w:rsidP="001718E5">
      <w:pPr>
        <w:pStyle w:val="Bibliography"/>
      </w:pPr>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03606389" w14:textId="77777777" w:rsidR="001718E5" w:rsidRDefault="001718E5" w:rsidP="001718E5">
      <w:pPr>
        <w:pStyle w:val="Bibliography"/>
      </w:pPr>
      <w:r>
        <w:t xml:space="preserve">NSW Office of the Environment. (2006) </w:t>
      </w:r>
      <w:r>
        <w:rPr>
          <w:i/>
          <w:iCs/>
        </w:rPr>
        <w:t>Ku-Ring-Gai Chase National Park Fire Management Strategy</w:t>
      </w:r>
      <w:r>
        <w:t>.</w:t>
      </w:r>
    </w:p>
    <w:p w14:paraId="23D743EE" w14:textId="77777777" w:rsidR="001718E5" w:rsidRDefault="001718E5" w:rsidP="001718E5">
      <w:pPr>
        <w:pStyle w:val="Bibliography"/>
      </w:pPr>
      <w:r>
        <w:t xml:space="preserve">Obeso, J.R. (2002) The costs of reproduction in plants. </w:t>
      </w:r>
      <w:r>
        <w:rPr>
          <w:i/>
          <w:iCs/>
        </w:rPr>
        <w:t>New Phytologist</w:t>
      </w:r>
      <w:r>
        <w:t xml:space="preserve">, </w:t>
      </w:r>
      <w:r>
        <w:rPr>
          <w:b/>
          <w:bCs/>
        </w:rPr>
        <w:t>155</w:t>
      </w:r>
      <w:r>
        <w:t>, 321–348.</w:t>
      </w:r>
    </w:p>
    <w:p w14:paraId="1455CE0A" w14:textId="77777777" w:rsidR="001718E5" w:rsidRDefault="001718E5" w:rsidP="001718E5">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3ACE2189" w14:textId="77777777" w:rsidR="001718E5" w:rsidRDefault="001718E5" w:rsidP="001718E5">
      <w:pPr>
        <w:pStyle w:val="Bibliography"/>
      </w:pPr>
      <w:r>
        <w:t xml:space="preserve">Ohara, M. &amp; Higashi, S. (1994) Effects of inflorescence size on visits from pollinators and seed set of Corydalis ambigua (Papaveraceae). </w:t>
      </w:r>
      <w:r>
        <w:rPr>
          <w:i/>
          <w:iCs/>
        </w:rPr>
        <w:t>Oecologia</w:t>
      </w:r>
      <w:r>
        <w:t xml:space="preserve">, </w:t>
      </w:r>
      <w:r>
        <w:rPr>
          <w:b/>
          <w:bCs/>
        </w:rPr>
        <w:t>98</w:t>
      </w:r>
      <w:r>
        <w:t>, 25–30.</w:t>
      </w:r>
    </w:p>
    <w:p w14:paraId="10E95EB0" w14:textId="77777777" w:rsidR="001718E5" w:rsidRDefault="001718E5" w:rsidP="001718E5">
      <w:pPr>
        <w:pStyle w:val="Bibliography"/>
      </w:pPr>
      <w:r>
        <w:t xml:space="preserve">Primack, R.B. (1987) Relationships Among Flowers, Fruits, and Seeds. </w:t>
      </w:r>
      <w:r>
        <w:rPr>
          <w:i/>
          <w:iCs/>
        </w:rPr>
        <w:t>Annual Review of Ecology and Systematics</w:t>
      </w:r>
      <w:r>
        <w:t xml:space="preserve">, </w:t>
      </w:r>
      <w:r>
        <w:rPr>
          <w:b/>
          <w:bCs/>
        </w:rPr>
        <w:t>18</w:t>
      </w:r>
      <w:r>
        <w:t>, 409–430.</w:t>
      </w:r>
    </w:p>
    <w:p w14:paraId="63E23836" w14:textId="77777777" w:rsidR="001718E5" w:rsidRDefault="001718E5" w:rsidP="001718E5">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78936B3F" w14:textId="77777777" w:rsidR="001718E5" w:rsidRDefault="001718E5" w:rsidP="001718E5">
      <w:pPr>
        <w:pStyle w:val="Bibliography"/>
      </w:pPr>
      <w:r>
        <w:lastRenderedPageBreak/>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4A8644D9" w14:textId="77777777" w:rsidR="001718E5" w:rsidRDefault="001718E5" w:rsidP="001718E5">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1C0C2781" w14:textId="77777777" w:rsidR="001718E5" w:rsidRDefault="001718E5" w:rsidP="001718E5">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19543E35" w14:textId="77777777" w:rsidR="001718E5" w:rsidRDefault="001718E5" w:rsidP="001718E5">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4FE32F86" w14:textId="77777777" w:rsidR="001718E5" w:rsidRDefault="001718E5" w:rsidP="001718E5">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59A31154" w14:textId="77777777" w:rsidR="001718E5" w:rsidRDefault="001718E5" w:rsidP="001718E5">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5FDCA1B3" w14:textId="77777777" w:rsidR="001718E5" w:rsidRDefault="001718E5" w:rsidP="001718E5">
      <w:pPr>
        <w:pStyle w:val="Bibliography"/>
      </w:pPr>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p>
    <w:p w14:paraId="2E34363B" w14:textId="77777777" w:rsidR="001718E5" w:rsidRDefault="001718E5" w:rsidP="001718E5">
      <w:pPr>
        <w:pStyle w:val="Bibliography"/>
      </w:pPr>
      <w:r>
        <w:t xml:space="preserve">Rosenheim, J.A., Schreiber, S.J. &amp; Williams, N.M. (2015) Does an “oversupply” of ovules cause pollen limitation? </w:t>
      </w:r>
      <w:r>
        <w:rPr>
          <w:i/>
          <w:iCs/>
        </w:rPr>
        <w:t>New Phytologist</w:t>
      </w:r>
      <w:r>
        <w:t>, n/a-n/a.</w:t>
      </w:r>
    </w:p>
    <w:p w14:paraId="241145FC" w14:textId="77777777" w:rsidR="001718E5" w:rsidRDefault="001718E5" w:rsidP="001718E5">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45B69223" w14:textId="77777777" w:rsidR="001718E5" w:rsidRDefault="001718E5" w:rsidP="001718E5">
      <w:pPr>
        <w:pStyle w:val="Bibliography"/>
      </w:pPr>
      <w:r>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08112E65" w14:textId="77777777" w:rsidR="001718E5" w:rsidRDefault="001718E5" w:rsidP="001718E5">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162D9ED4" w14:textId="77777777" w:rsidR="001718E5" w:rsidRDefault="001718E5" w:rsidP="001718E5">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6F32DF17" w14:textId="77777777" w:rsidR="001718E5" w:rsidRDefault="001718E5" w:rsidP="001718E5">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DA5586A" w14:textId="77777777" w:rsidR="001718E5" w:rsidRDefault="001718E5" w:rsidP="001718E5">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1B3D9315" w14:textId="77777777" w:rsidR="001718E5" w:rsidRDefault="001718E5" w:rsidP="001718E5">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2440456D" w14:textId="77777777" w:rsidR="001718E5" w:rsidRDefault="001718E5" w:rsidP="001718E5">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50B4344C" w14:textId="77777777" w:rsidR="001718E5" w:rsidRDefault="001718E5" w:rsidP="001718E5">
      <w:pPr>
        <w:pStyle w:val="Bibliography"/>
      </w:pPr>
      <w:r>
        <w:lastRenderedPageBreak/>
        <w:t xml:space="preserve">Smith, C.C. &amp; Fretwell, S.D. (1974) The Optimal Balance between Size and Number of Offspring. </w:t>
      </w:r>
      <w:r>
        <w:rPr>
          <w:i/>
          <w:iCs/>
        </w:rPr>
        <w:t>The American Naturalist</w:t>
      </w:r>
      <w:r>
        <w:t xml:space="preserve">, </w:t>
      </w:r>
      <w:r>
        <w:rPr>
          <w:b/>
          <w:bCs/>
        </w:rPr>
        <w:t>108</w:t>
      </w:r>
      <w:r>
        <w:t>, 499–506.</w:t>
      </w:r>
    </w:p>
    <w:p w14:paraId="2C472F50" w14:textId="77777777" w:rsidR="001718E5" w:rsidRDefault="001718E5" w:rsidP="001718E5">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41EED286" w14:textId="77777777" w:rsidR="001718E5" w:rsidRDefault="001718E5" w:rsidP="001718E5">
      <w:pPr>
        <w:pStyle w:val="Bibliography"/>
      </w:pPr>
      <w:r>
        <w:t xml:space="preserve">Sutherland, S. (1986) Patterns of fruit-set: what controls fruit-flower ratios in plants? </w:t>
      </w:r>
      <w:r>
        <w:rPr>
          <w:i/>
          <w:iCs/>
        </w:rPr>
        <w:t>Evolution</w:t>
      </w:r>
      <w:r>
        <w:t xml:space="preserve">, </w:t>
      </w:r>
      <w:r>
        <w:rPr>
          <w:b/>
          <w:bCs/>
        </w:rPr>
        <w:t>40</w:t>
      </w:r>
      <w:r>
        <w:t>, 117–128.</w:t>
      </w:r>
    </w:p>
    <w:p w14:paraId="020F3CF2" w14:textId="77777777" w:rsidR="001718E5" w:rsidRDefault="001718E5" w:rsidP="001718E5">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1DA1B05C" w14:textId="77777777" w:rsidR="001718E5" w:rsidRDefault="001718E5" w:rsidP="001718E5">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5EF785D9" w14:textId="77777777" w:rsidR="001718E5" w:rsidRDefault="001718E5" w:rsidP="001718E5">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58D6D12A" w14:textId="77777777" w:rsidR="001718E5" w:rsidRDefault="001718E5" w:rsidP="001718E5">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44231159" w14:textId="77777777" w:rsidR="001718E5" w:rsidRDefault="001718E5" w:rsidP="001718E5">
      <w:pPr>
        <w:pStyle w:val="Bibliography"/>
      </w:pPr>
      <w:r>
        <w:t xml:space="preserve">Westoby, M. &amp; Rice, B. (1982) Evolution of the Seed Plants and Inclusive Fitness of Plant Tissues. </w:t>
      </w:r>
      <w:r>
        <w:rPr>
          <w:i/>
          <w:iCs/>
        </w:rPr>
        <w:t>Evolution</w:t>
      </w:r>
      <w:r>
        <w:t xml:space="preserve">, </w:t>
      </w:r>
      <w:r>
        <w:rPr>
          <w:b/>
          <w:bCs/>
        </w:rPr>
        <w:t>36</w:t>
      </w:r>
      <w:r>
        <w:t>, 713–724.</w:t>
      </w:r>
    </w:p>
    <w:p w14:paraId="105D5C0D" w14:textId="77777777" w:rsidR="001718E5" w:rsidRDefault="001718E5" w:rsidP="001718E5">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68A11498" w14:textId="77777777" w:rsidR="001718E5" w:rsidRDefault="001718E5" w:rsidP="001718E5">
      <w:pPr>
        <w:pStyle w:val="Bibliography"/>
      </w:pPr>
      <w:r>
        <w:t xml:space="preserve">Willson, M.F. &amp; Burley, N. (1983) </w:t>
      </w:r>
      <w:r>
        <w:rPr>
          <w:i/>
          <w:iCs/>
        </w:rPr>
        <w:t>Mate Choice in Plants: Tactics, Mechanisms, and Consequences</w:t>
      </w:r>
      <w:r>
        <w:t>. Princeton University Press.</w:t>
      </w:r>
    </w:p>
    <w:p w14:paraId="069FFC11" w14:textId="77777777" w:rsidR="001718E5" w:rsidRDefault="001718E5" w:rsidP="001718E5">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06A55124"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CD1DD6" w:rsidRDefault="00CD1DD6"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CD1DD6" w:rsidRDefault="00CD1DD6"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CD1DD6" w:rsidRDefault="00CD1DD6"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CD1DD6" w:rsidRDefault="00CD1DD6">
      <w:pPr>
        <w:pStyle w:val="CommentText"/>
      </w:pPr>
    </w:p>
  </w:comment>
  <w:comment w:id="1" w:author="Daniel Falster" w:date="2016-08-29T13:12:00Z" w:initials="DF">
    <w:p w14:paraId="2AAADB8C" w14:textId="570732B9" w:rsidR="00CD1DD6" w:rsidRDefault="00CD1DD6">
      <w:pPr>
        <w:pStyle w:val="CommentText"/>
      </w:pPr>
      <w:r>
        <w:rPr>
          <w:rStyle w:val="CommentReference"/>
        </w:rPr>
        <w:annotationRef/>
      </w:r>
      <w:r w:rsidRPr="003C3342">
        <w:t>http://www.journals.uchicago.edu/journals/an/instruct</w:t>
      </w:r>
    </w:p>
    <w:p w14:paraId="4A31C510" w14:textId="42B35B96" w:rsidR="00CD1DD6" w:rsidRDefault="00CD1DD6">
      <w:pPr>
        <w:pStyle w:val="CommentText"/>
      </w:pPr>
      <w:r w:rsidRPr="003C3342">
        <w:t>21 manuscript pages or fewer of text, not includin</w:t>
      </w:r>
      <w:r>
        <w:t>g the literature cited,</w:t>
      </w:r>
      <w:r w:rsidRPr="003C3342">
        <w:t xml:space="preserve"> no more than six tables and/or figures</w:t>
      </w:r>
    </w:p>
  </w:comment>
  <w:comment w:id="5" w:author="Mark Westoby" w:date="2016-12-13T11:49:00Z" w:initials="MW">
    <w:p w14:paraId="247C0D4D" w14:textId="77777777" w:rsidR="00CD1DD6" w:rsidRDefault="00CD1DD6" w:rsidP="0015698B">
      <w:pPr>
        <w:pStyle w:val="CommentText"/>
      </w:pPr>
      <w:r>
        <w:rPr>
          <w:rStyle w:val="CommentReference"/>
        </w:rPr>
        <w:annotationRef/>
      </w:r>
      <w:r>
        <w:t xml:space="preserve">ensuing structure doesn't seem quite right. First of the two has a bold header but second doesn't. Then needs to be clear when you've finished with these two sub-trade-offs, and come back to treating them as a single spectrum </w:t>
      </w:r>
    </w:p>
  </w:comment>
  <w:comment w:id="13" w:author="Mark Westoby" w:date="2016-12-14T17:17:00Z" w:initials="MW">
    <w:p w14:paraId="1F7F75C8" w14:textId="77777777" w:rsidR="0080160D" w:rsidRDefault="0080160D" w:rsidP="0080160D">
      <w:pPr>
        <w:pStyle w:val="CommentText"/>
      </w:pPr>
      <w:r>
        <w:rPr>
          <w:rStyle w:val="CommentReference"/>
        </w:rPr>
        <w:annotationRef/>
      </w:r>
      <w:r>
        <w:t>this form of words surely can't possibly be right</w:t>
      </w:r>
    </w:p>
    <w:p w14:paraId="77D64541" w14:textId="77777777" w:rsidR="0080160D" w:rsidRDefault="0080160D" w:rsidP="0080160D">
      <w:pPr>
        <w:pStyle w:val="CommentText"/>
      </w:pPr>
    </w:p>
    <w:p w14:paraId="722BD961" w14:textId="77777777" w:rsidR="0080160D" w:rsidRDefault="0080160D" w:rsidP="0080160D">
      <w:pPr>
        <w:pStyle w:val="CommentText"/>
      </w:pPr>
      <w:r>
        <w:t xml:space="preserve">I'm guessing the underlying idea is that the fitness outcome per unit investment must be somewhat equal (otherwise there'd be selection towards one end or the other) -- or to put it another way, one offspring seedling reaching reproductive maturity should have equal total cost to the mother whether produced via lots of small seeds or via fewer larger seeds </w:t>
      </w:r>
    </w:p>
    <w:p w14:paraId="173F475E" w14:textId="77777777" w:rsidR="0080160D" w:rsidRDefault="0080160D" w:rsidP="0080160D">
      <w:pPr>
        <w:pStyle w:val="CommentText"/>
      </w:pPr>
    </w:p>
    <w:p w14:paraId="71A18EA1" w14:textId="77777777" w:rsidR="0080160D" w:rsidRDefault="0080160D" w:rsidP="0080160D">
      <w:pPr>
        <w:pStyle w:val="CommentText"/>
      </w:pPr>
      <w:r>
        <w:t>This somehow connects to the closing para of the sentence dealing with higher per seedling survivorship from large seeds. This is very well documented by direct evidence, but I don't really see how the allometries from Table 2 or Fig 2f add much to the evidence for it.</w:t>
      </w:r>
    </w:p>
    <w:p w14:paraId="5DE99A24" w14:textId="77777777" w:rsidR="0080160D" w:rsidRDefault="0080160D" w:rsidP="0080160D">
      <w:pPr>
        <w:pStyle w:val="CommentText"/>
      </w:pPr>
    </w:p>
    <w:p w14:paraId="65CB4765" w14:textId="77777777" w:rsidR="0080160D" w:rsidRDefault="0080160D" w:rsidP="0080160D">
      <w:pPr>
        <w:pStyle w:val="CommentText"/>
      </w:pPr>
      <w:r>
        <w:t>I feel this whole para needs rewriting, but I'm not clear enough in my mind about where it's going to suggest a rewrite at this stage</w:t>
      </w:r>
    </w:p>
    <w:p w14:paraId="427ED23F" w14:textId="77777777" w:rsidR="0080160D" w:rsidRDefault="0080160D" w:rsidP="0080160D">
      <w:pPr>
        <w:pStyle w:val="CommentText"/>
      </w:pPr>
    </w:p>
  </w:comment>
  <w:comment w:id="16" w:author="Mark Westoby" w:date="2016-12-15T14:11:00Z" w:initials="MW">
    <w:p w14:paraId="66967D0C" w14:textId="77777777" w:rsidR="00CD1DD6" w:rsidRDefault="00CD1DD6" w:rsidP="00FF1706">
      <w:pPr>
        <w:pStyle w:val="CommentText"/>
      </w:pPr>
      <w:r>
        <w:rPr>
          <w:rStyle w:val="CommentReference"/>
        </w:rPr>
        <w:annotationRef/>
      </w:r>
      <w:r>
        <w:t>not very clear to me what's the point of this para's discussion of Proteaceae -- is the idea that results from these spp may be atypical?</w:t>
      </w:r>
    </w:p>
  </w:comment>
  <w:comment w:id="15" w:author="Dr Elizabeth Wenk  [2]" w:date="2017-02-14T14:19:00Z" w:initials="DEW">
    <w:p w14:paraId="4701AFF5" w14:textId="42EE757E" w:rsidR="002B16C2" w:rsidRDefault="002B16C2">
      <w:pPr>
        <w:pStyle w:val="CommentText"/>
      </w:pPr>
      <w:r>
        <w:rPr>
          <w:rStyle w:val="CommentReference"/>
        </w:rPr>
        <w:annotationRef/>
      </w:r>
      <w:r>
        <w:t>I’m trying to remember if we decided to completely remove this. I have no problems with doing s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247C0D4D" w15:done="0"/>
  <w15:commentEx w15:paraId="427ED23F" w15:done="0"/>
  <w15:commentEx w15:paraId="66967D0C" w15:done="0"/>
  <w15:commentEx w15:paraId="4701AFF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100063" w14:textId="77777777" w:rsidR="004B7FB2" w:rsidRDefault="004B7FB2" w:rsidP="00991A62">
      <w:pPr>
        <w:spacing w:after="0" w:line="240" w:lineRule="auto"/>
      </w:pPr>
      <w:r>
        <w:separator/>
      </w:r>
    </w:p>
  </w:endnote>
  <w:endnote w:type="continuationSeparator" w:id="0">
    <w:p w14:paraId="512E7336" w14:textId="77777777" w:rsidR="004B7FB2" w:rsidRDefault="004B7FB2"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CD1DD6" w:rsidRDefault="00CD1DD6">
        <w:pPr>
          <w:pStyle w:val="Footer"/>
          <w:jc w:val="right"/>
        </w:pPr>
        <w:r>
          <w:fldChar w:fldCharType="begin"/>
        </w:r>
        <w:r>
          <w:instrText xml:space="preserve"> PAGE   \* MERGEFORMAT </w:instrText>
        </w:r>
        <w:r>
          <w:fldChar w:fldCharType="separate"/>
        </w:r>
        <w:r w:rsidR="00CD55D6">
          <w:rPr>
            <w:noProof/>
          </w:rPr>
          <w:t>9</w:t>
        </w:r>
        <w:r>
          <w:rPr>
            <w:noProof/>
          </w:rPr>
          <w:fldChar w:fldCharType="end"/>
        </w:r>
      </w:p>
    </w:sdtContent>
  </w:sdt>
  <w:p w14:paraId="2E4FBA35" w14:textId="77777777" w:rsidR="00CD1DD6" w:rsidRDefault="00CD1D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533682" w14:textId="77777777" w:rsidR="004B7FB2" w:rsidRDefault="004B7FB2" w:rsidP="00991A62">
      <w:pPr>
        <w:spacing w:after="0" w:line="240" w:lineRule="auto"/>
      </w:pPr>
      <w:r>
        <w:separator/>
      </w:r>
    </w:p>
  </w:footnote>
  <w:footnote w:type="continuationSeparator" w:id="0">
    <w:p w14:paraId="0D2AA3B4" w14:textId="77777777" w:rsidR="004B7FB2" w:rsidRDefault="004B7FB2"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rson w15:author="Mark Westoby">
    <w15:presenceInfo w15:providerId="None" w15:userId="Mark Westoby"/>
  </w15:person>
  <w15:person w15:author="Dr Elizabeth Wenk  [2]">
    <w15:presenceInfo w15:providerId="AD" w15:userId="S-1-5-21-1594774353-775871607-213974443-252582"/>
  </w15:person>
  <w15:person w15:author="Dr Elizabeth Wenk  [3]">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5D08"/>
    <w:rsid w:val="0007385B"/>
    <w:rsid w:val="00077E6E"/>
    <w:rsid w:val="00085CF0"/>
    <w:rsid w:val="00085F30"/>
    <w:rsid w:val="000877BF"/>
    <w:rsid w:val="00090A0E"/>
    <w:rsid w:val="00091293"/>
    <w:rsid w:val="000A1AA2"/>
    <w:rsid w:val="000A1BFA"/>
    <w:rsid w:val="000A1C6D"/>
    <w:rsid w:val="000A2113"/>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0F7A6D"/>
    <w:rsid w:val="0010069E"/>
    <w:rsid w:val="00100A08"/>
    <w:rsid w:val="001012EB"/>
    <w:rsid w:val="00102648"/>
    <w:rsid w:val="00103914"/>
    <w:rsid w:val="001065E2"/>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16C2"/>
    <w:rsid w:val="002B21FA"/>
    <w:rsid w:val="002B609D"/>
    <w:rsid w:val="002C0BBE"/>
    <w:rsid w:val="002C1C9B"/>
    <w:rsid w:val="002C42E5"/>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70D"/>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928"/>
    <w:rsid w:val="00372B31"/>
    <w:rsid w:val="0037517E"/>
    <w:rsid w:val="003778D5"/>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B7FB2"/>
    <w:rsid w:val="004C4579"/>
    <w:rsid w:val="004C4F4A"/>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4D3"/>
    <w:rsid w:val="00577E3A"/>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0AA6"/>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16B9"/>
    <w:rsid w:val="00762C9F"/>
    <w:rsid w:val="00766BBB"/>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2CB3"/>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70F74"/>
    <w:rsid w:val="00973DC6"/>
    <w:rsid w:val="009778EB"/>
    <w:rsid w:val="009820C7"/>
    <w:rsid w:val="00982EE2"/>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9F7124"/>
    <w:rsid w:val="009F7912"/>
    <w:rsid w:val="00A00C45"/>
    <w:rsid w:val="00A01D75"/>
    <w:rsid w:val="00A05A79"/>
    <w:rsid w:val="00A10C6F"/>
    <w:rsid w:val="00A15A49"/>
    <w:rsid w:val="00A214E8"/>
    <w:rsid w:val="00A2298E"/>
    <w:rsid w:val="00A27A66"/>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C88"/>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E2EC8"/>
    <w:rsid w:val="00AE6290"/>
    <w:rsid w:val="00AF245D"/>
    <w:rsid w:val="00AF496A"/>
    <w:rsid w:val="00AF5402"/>
    <w:rsid w:val="00B022BE"/>
    <w:rsid w:val="00B02D25"/>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7898"/>
    <w:rsid w:val="00BF1046"/>
    <w:rsid w:val="00BF1A8A"/>
    <w:rsid w:val="00BF5056"/>
    <w:rsid w:val="00BF5BA5"/>
    <w:rsid w:val="00C0208B"/>
    <w:rsid w:val="00C021BD"/>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C0D"/>
    <w:rsid w:val="00C53D4C"/>
    <w:rsid w:val="00C60FC0"/>
    <w:rsid w:val="00C6125D"/>
    <w:rsid w:val="00C64D51"/>
    <w:rsid w:val="00C660C3"/>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7FDB"/>
    <w:rsid w:val="00CB0C54"/>
    <w:rsid w:val="00CB0D0C"/>
    <w:rsid w:val="00CB1E7D"/>
    <w:rsid w:val="00CC03B7"/>
    <w:rsid w:val="00CC0462"/>
    <w:rsid w:val="00CC3F4A"/>
    <w:rsid w:val="00CC6902"/>
    <w:rsid w:val="00CD0530"/>
    <w:rsid w:val="00CD0718"/>
    <w:rsid w:val="00CD1DD6"/>
    <w:rsid w:val="00CD2594"/>
    <w:rsid w:val="00CD34F5"/>
    <w:rsid w:val="00CD548E"/>
    <w:rsid w:val="00CD55D6"/>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2111"/>
    <w:rsid w:val="00D93262"/>
    <w:rsid w:val="00D9566F"/>
    <w:rsid w:val="00D96C54"/>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4130"/>
    <w:rsid w:val="00E045F3"/>
    <w:rsid w:val="00E0652E"/>
    <w:rsid w:val="00E1504D"/>
    <w:rsid w:val="00E23373"/>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289F"/>
    <w:rsid w:val="00E52DA4"/>
    <w:rsid w:val="00E52FF8"/>
    <w:rsid w:val="00E54199"/>
    <w:rsid w:val="00E573B8"/>
    <w:rsid w:val="00E57D6F"/>
    <w:rsid w:val="00E63B73"/>
    <w:rsid w:val="00E66565"/>
    <w:rsid w:val="00E66A20"/>
    <w:rsid w:val="00E70474"/>
    <w:rsid w:val="00E76AB7"/>
    <w:rsid w:val="00E77B1A"/>
    <w:rsid w:val="00E83E77"/>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197F"/>
    <w:rsid w:val="00F1202D"/>
    <w:rsid w:val="00F13D56"/>
    <w:rsid w:val="00F2346D"/>
    <w:rsid w:val="00F235AD"/>
    <w:rsid w:val="00F239FF"/>
    <w:rsid w:val="00F24F0A"/>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9387530D-191B-456C-99A6-B3DE31BFA7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80E44-D793-41B1-A60C-446E9FC2D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16</TotalTime>
  <Pages>34</Pages>
  <Words>53351</Words>
  <Characters>304105</Characters>
  <Application>Microsoft Office Word</Application>
  <DocSecurity>0</DocSecurity>
  <Lines>2534</Lines>
  <Paragraphs>71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567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5</cp:revision>
  <cp:lastPrinted>2016-03-21T02:58:00Z</cp:lastPrinted>
  <dcterms:created xsi:type="dcterms:W3CDTF">2017-02-02T03:54:00Z</dcterms:created>
  <dcterms:modified xsi:type="dcterms:W3CDTF">2017-02-14T0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lGSCZZUA"/&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